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040F52" w14:textId="43C4533E" w:rsidR="006305D7" w:rsidRPr="004F249D" w:rsidRDefault="006305D7" w:rsidP="004F249D">
      <w:pPr>
        <w:pStyle w:val="NormalWeb"/>
        <w:widowControl/>
        <w:spacing w:before="0" w:beforeAutospacing="0" w:after="0" w:afterAutospacing="0"/>
      </w:pPr>
      <w:r w:rsidRPr="004F249D">
        <w:rPr>
          <w:b/>
          <w:bCs/>
        </w:rPr>
        <w:t>TITLE:</w:t>
      </w:r>
      <w:r w:rsidRPr="004F249D">
        <w:t xml:space="preserve"> </w:t>
      </w:r>
    </w:p>
    <w:p w14:paraId="58CC7A9B" w14:textId="68849F4C" w:rsidR="007A4DD6" w:rsidRPr="004F249D" w:rsidRDefault="00741F2B" w:rsidP="004F249D">
      <w:pPr>
        <w:widowControl/>
        <w:rPr>
          <w:b/>
          <w:bCs/>
          <w:color w:val="auto"/>
        </w:rPr>
      </w:pPr>
      <w:r w:rsidRPr="004F249D">
        <w:rPr>
          <w:b/>
          <w:bCs/>
          <w:color w:val="auto"/>
        </w:rPr>
        <w:t xml:space="preserve">Implantation </w:t>
      </w:r>
      <w:r w:rsidR="003B5040" w:rsidRPr="004F249D">
        <w:rPr>
          <w:b/>
          <w:bCs/>
          <w:color w:val="auto"/>
        </w:rPr>
        <w:t>of Human-Sized Coronary Stents into Rat Abdominal Aorta Using a Trans-Femoral Access</w:t>
      </w:r>
    </w:p>
    <w:p w14:paraId="37886087" w14:textId="77777777" w:rsidR="007A4DD6" w:rsidRPr="004F249D" w:rsidRDefault="007A4DD6" w:rsidP="004F249D">
      <w:pPr>
        <w:widowControl/>
        <w:rPr>
          <w:b/>
          <w:bCs/>
        </w:rPr>
      </w:pPr>
    </w:p>
    <w:p w14:paraId="05EBFB2E" w14:textId="6DC74091" w:rsidR="006305D7" w:rsidRPr="004F249D" w:rsidRDefault="006305D7" w:rsidP="004F249D">
      <w:pPr>
        <w:widowControl/>
        <w:rPr>
          <w:color w:val="808080" w:themeColor="background1" w:themeShade="80"/>
        </w:rPr>
      </w:pPr>
      <w:r w:rsidRPr="004F249D">
        <w:rPr>
          <w:b/>
          <w:bCs/>
        </w:rPr>
        <w:t>AUTHORS</w:t>
      </w:r>
      <w:r w:rsidR="000B662E" w:rsidRPr="004F249D">
        <w:rPr>
          <w:b/>
          <w:bCs/>
        </w:rPr>
        <w:t xml:space="preserve"> </w:t>
      </w:r>
      <w:r w:rsidR="00086FF5" w:rsidRPr="004F249D">
        <w:rPr>
          <w:b/>
          <w:bCs/>
        </w:rPr>
        <w:t xml:space="preserve">AND </w:t>
      </w:r>
      <w:r w:rsidR="000B662E" w:rsidRPr="004F249D">
        <w:rPr>
          <w:b/>
          <w:bCs/>
        </w:rPr>
        <w:t>AFFILIATIONS</w:t>
      </w:r>
      <w:r w:rsidRPr="004F249D">
        <w:rPr>
          <w:b/>
          <w:bCs/>
        </w:rPr>
        <w:t xml:space="preserve">: </w:t>
      </w:r>
    </w:p>
    <w:p w14:paraId="4E69E50C" w14:textId="212A550A" w:rsidR="00741F2B" w:rsidRPr="004F249D" w:rsidRDefault="403F0CFA" w:rsidP="004F249D">
      <w:pPr>
        <w:widowControl/>
        <w:rPr>
          <w:color w:val="auto"/>
          <w:vertAlign w:val="superscript"/>
        </w:rPr>
      </w:pPr>
      <w:r w:rsidRPr="004F249D">
        <w:rPr>
          <w:color w:val="auto"/>
        </w:rPr>
        <w:t>Anne Cornelissen</w:t>
      </w:r>
      <w:r w:rsidRPr="004F249D">
        <w:rPr>
          <w:color w:val="auto"/>
          <w:vertAlign w:val="superscript"/>
        </w:rPr>
        <w:t>1</w:t>
      </w:r>
      <w:r w:rsidRPr="004F249D">
        <w:rPr>
          <w:color w:val="auto"/>
        </w:rPr>
        <w:t>*, Roberta Florescu</w:t>
      </w:r>
      <w:r w:rsidRPr="004F249D">
        <w:rPr>
          <w:color w:val="auto"/>
          <w:vertAlign w:val="superscript"/>
        </w:rPr>
        <w:t>1</w:t>
      </w:r>
      <w:r w:rsidRPr="004F249D">
        <w:rPr>
          <w:color w:val="auto"/>
        </w:rPr>
        <w:t>*, Nicole Schaaps</w:t>
      </w:r>
      <w:r w:rsidRPr="004F249D">
        <w:rPr>
          <w:color w:val="auto"/>
          <w:vertAlign w:val="superscript"/>
        </w:rPr>
        <w:t>1</w:t>
      </w:r>
      <w:r w:rsidRPr="004F249D">
        <w:rPr>
          <w:color w:val="auto"/>
        </w:rPr>
        <w:t>, Mamdouh Afify</w:t>
      </w:r>
      <w:r w:rsidRPr="004F249D">
        <w:rPr>
          <w:color w:val="auto"/>
          <w:vertAlign w:val="superscript"/>
        </w:rPr>
        <w:t>1</w:t>
      </w:r>
      <w:r w:rsidRPr="004F249D">
        <w:rPr>
          <w:color w:val="auto"/>
        </w:rPr>
        <w:t xml:space="preserve">, </w:t>
      </w:r>
      <w:proofErr w:type="spellStart"/>
      <w:r w:rsidRPr="004F249D">
        <w:rPr>
          <w:color w:val="auto"/>
        </w:rPr>
        <w:t>Sakine</w:t>
      </w:r>
      <w:proofErr w:type="spellEnd"/>
      <w:r w:rsidRPr="004F249D">
        <w:rPr>
          <w:color w:val="auto"/>
        </w:rPr>
        <w:t xml:space="preserve"> Simsekyilmaz</w:t>
      </w:r>
      <w:r w:rsidRPr="004F249D">
        <w:rPr>
          <w:color w:val="auto"/>
          <w:vertAlign w:val="superscript"/>
        </w:rPr>
        <w:t>1</w:t>
      </w:r>
      <w:r w:rsidRPr="004F249D">
        <w:rPr>
          <w:color w:val="auto"/>
        </w:rPr>
        <w:t>, Elisa</w:t>
      </w:r>
      <w:r w:rsidR="00991DBC" w:rsidRPr="004F249D">
        <w:rPr>
          <w:color w:val="auto"/>
        </w:rPr>
        <w:t xml:space="preserve"> </w:t>
      </w:r>
      <w:r w:rsidRPr="004F249D">
        <w:rPr>
          <w:color w:val="auto"/>
        </w:rPr>
        <w:t>Liehn</w:t>
      </w:r>
      <w:r w:rsidRPr="004F249D">
        <w:rPr>
          <w:color w:val="auto"/>
          <w:vertAlign w:val="superscript"/>
        </w:rPr>
        <w:t>1</w:t>
      </w:r>
      <w:r w:rsidR="00AD2373" w:rsidRPr="004F249D">
        <w:rPr>
          <w:color w:val="auto"/>
          <w:vertAlign w:val="superscript"/>
        </w:rPr>
        <w:t>,</w:t>
      </w:r>
      <w:r w:rsidRPr="004F249D">
        <w:rPr>
          <w:color w:val="auto"/>
          <w:vertAlign w:val="superscript"/>
        </w:rPr>
        <w:t xml:space="preserve"> 2,</w:t>
      </w:r>
      <w:r w:rsidR="00451A1D" w:rsidRPr="004F249D">
        <w:rPr>
          <w:color w:val="auto"/>
          <w:vertAlign w:val="superscript"/>
        </w:rPr>
        <w:t xml:space="preserve"> </w:t>
      </w:r>
      <w:r w:rsidRPr="004F249D">
        <w:rPr>
          <w:color w:val="auto"/>
          <w:vertAlign w:val="superscript"/>
        </w:rPr>
        <w:t>3</w:t>
      </w:r>
      <w:r w:rsidRPr="004F249D">
        <w:rPr>
          <w:color w:val="auto"/>
        </w:rPr>
        <w:t>*, Felix Vogt</w:t>
      </w:r>
      <w:r w:rsidRPr="004F249D">
        <w:rPr>
          <w:color w:val="auto"/>
          <w:vertAlign w:val="superscript"/>
        </w:rPr>
        <w:t>1</w:t>
      </w:r>
      <w:r w:rsidRPr="004F249D">
        <w:rPr>
          <w:color w:val="auto"/>
        </w:rPr>
        <w:t>*</w:t>
      </w:r>
    </w:p>
    <w:p w14:paraId="4F84D433" w14:textId="77777777" w:rsidR="00741F2B" w:rsidRPr="004F249D" w:rsidRDefault="00741F2B" w:rsidP="004F249D">
      <w:pPr>
        <w:widowControl/>
        <w:rPr>
          <w:bCs/>
          <w:color w:val="auto"/>
        </w:rPr>
      </w:pPr>
    </w:p>
    <w:p w14:paraId="0C77E53C" w14:textId="202A059D" w:rsidR="00741F2B" w:rsidRPr="004F249D" w:rsidRDefault="26E9E68C" w:rsidP="004F249D">
      <w:pPr>
        <w:widowControl/>
        <w:rPr>
          <w:color w:val="auto"/>
        </w:rPr>
      </w:pPr>
      <w:r w:rsidRPr="004F249D">
        <w:rPr>
          <w:color w:val="auto"/>
          <w:vertAlign w:val="superscript"/>
        </w:rPr>
        <w:t>1</w:t>
      </w:r>
      <w:r w:rsidRPr="004F249D">
        <w:rPr>
          <w:color w:val="auto"/>
        </w:rPr>
        <w:t>University Hospital RWTH Aachen, Division of Cardiology, Angiology, and Critical Care, Aachen, Germany</w:t>
      </w:r>
    </w:p>
    <w:p w14:paraId="43A20D97" w14:textId="495DA4A4" w:rsidR="00741F2B" w:rsidRPr="004F249D" w:rsidRDefault="6C74734A" w:rsidP="004F249D">
      <w:pPr>
        <w:widowControl/>
        <w:rPr>
          <w:color w:val="auto"/>
        </w:rPr>
      </w:pPr>
      <w:r w:rsidRPr="004F249D">
        <w:rPr>
          <w:vertAlign w:val="superscript"/>
        </w:rPr>
        <w:t>2</w:t>
      </w:r>
      <w:r w:rsidRPr="004F249D">
        <w:rPr>
          <w:color w:val="auto"/>
        </w:rPr>
        <w:t>University Hospital RWTH Aachen</w:t>
      </w:r>
      <w:r w:rsidRPr="004F249D">
        <w:t>, Department for Operative Intensive Medicine, Aachen, Germany</w:t>
      </w:r>
    </w:p>
    <w:p w14:paraId="211B8578" w14:textId="198A2D62" w:rsidR="00741F2B" w:rsidRPr="004F249D" w:rsidRDefault="26E9E68C" w:rsidP="004F249D">
      <w:pPr>
        <w:widowControl/>
        <w:rPr>
          <w:color w:val="auto"/>
          <w:vertAlign w:val="superscript"/>
        </w:rPr>
      </w:pPr>
      <w:r w:rsidRPr="004F249D">
        <w:rPr>
          <w:vertAlign w:val="superscript"/>
        </w:rPr>
        <w:t>3</w:t>
      </w:r>
      <w:r w:rsidRPr="004F249D">
        <w:t>Institute for Pathology "Victor Babes"</w:t>
      </w:r>
      <w:r w:rsidR="00A51E1B" w:rsidRPr="004F249D">
        <w:t>,</w:t>
      </w:r>
      <w:r w:rsidR="00504509" w:rsidRPr="004F249D">
        <w:t xml:space="preserve"> </w:t>
      </w:r>
      <w:proofErr w:type="spellStart"/>
      <w:r w:rsidRPr="004F249D">
        <w:t>Bukarest</w:t>
      </w:r>
      <w:proofErr w:type="spellEnd"/>
      <w:r w:rsidRPr="004F249D">
        <w:t>, Romania</w:t>
      </w:r>
    </w:p>
    <w:p w14:paraId="2B0E9F4B" w14:textId="3E3CFBFB" w:rsidR="00AB7F03" w:rsidRPr="004F249D" w:rsidRDefault="003B5040" w:rsidP="004F249D">
      <w:pPr>
        <w:widowControl/>
        <w:rPr>
          <w:bCs/>
          <w:color w:val="auto"/>
        </w:rPr>
      </w:pPr>
      <w:r w:rsidRPr="004F249D">
        <w:rPr>
          <w:bCs/>
          <w:color w:val="auto"/>
        </w:rPr>
        <w:t>*These authors contributed equally</w:t>
      </w:r>
    </w:p>
    <w:p w14:paraId="449BB17D" w14:textId="77777777" w:rsidR="003B5040" w:rsidRPr="004F249D" w:rsidRDefault="003B5040" w:rsidP="004F249D">
      <w:pPr>
        <w:widowControl/>
        <w:rPr>
          <w:bCs/>
          <w:color w:val="auto"/>
        </w:rPr>
      </w:pPr>
    </w:p>
    <w:p w14:paraId="6B01BF7C" w14:textId="77777777" w:rsidR="00AB7F03" w:rsidRPr="004F249D" w:rsidRDefault="00AB7F03" w:rsidP="004F249D">
      <w:pPr>
        <w:widowControl/>
        <w:rPr>
          <w:b/>
          <w:color w:val="auto"/>
        </w:rPr>
      </w:pPr>
      <w:r w:rsidRPr="004F249D">
        <w:rPr>
          <w:b/>
          <w:color w:val="auto"/>
        </w:rPr>
        <w:t xml:space="preserve">Corresponding Author: </w:t>
      </w:r>
    </w:p>
    <w:p w14:paraId="5691F6B4" w14:textId="609092B1" w:rsidR="00AB7F03" w:rsidRPr="004F249D" w:rsidRDefault="26E9E68C" w:rsidP="004F249D">
      <w:pPr>
        <w:widowControl/>
        <w:rPr>
          <w:color w:val="auto"/>
        </w:rPr>
      </w:pPr>
      <w:r w:rsidRPr="004F249D">
        <w:rPr>
          <w:color w:val="auto"/>
        </w:rPr>
        <w:t xml:space="preserve">Elisa </w:t>
      </w:r>
      <w:proofErr w:type="spellStart"/>
      <w:r w:rsidRPr="004F249D">
        <w:rPr>
          <w:color w:val="auto"/>
        </w:rPr>
        <w:t>Liehn</w:t>
      </w:r>
      <w:proofErr w:type="spellEnd"/>
      <w:r w:rsidR="003B5040" w:rsidRPr="004F249D">
        <w:rPr>
          <w:color w:val="auto"/>
        </w:rPr>
        <w:t xml:space="preserve"> (</w:t>
      </w:r>
      <w:r w:rsidRPr="004F249D">
        <w:t>eliehn@ukaachen.de</w:t>
      </w:r>
      <w:r w:rsidR="003B5040" w:rsidRPr="004F249D">
        <w:t>)</w:t>
      </w:r>
    </w:p>
    <w:p w14:paraId="1FEFDE5A" w14:textId="1E1F0965" w:rsidR="26E9E68C" w:rsidRPr="004F249D" w:rsidRDefault="26E9E68C" w:rsidP="004F249D">
      <w:pPr>
        <w:widowControl/>
        <w:rPr>
          <w:color w:val="auto"/>
        </w:rPr>
      </w:pPr>
    </w:p>
    <w:p w14:paraId="38B24B88" w14:textId="409B83E3" w:rsidR="00AB7F03" w:rsidRPr="004F249D" w:rsidRDefault="00AB7F03" w:rsidP="004F249D">
      <w:pPr>
        <w:widowControl/>
        <w:rPr>
          <w:b/>
          <w:color w:val="auto"/>
        </w:rPr>
      </w:pPr>
      <w:r w:rsidRPr="004F249D">
        <w:rPr>
          <w:b/>
          <w:color w:val="auto"/>
        </w:rPr>
        <w:t xml:space="preserve">Email addresses of </w:t>
      </w:r>
      <w:r w:rsidR="009461DB" w:rsidRPr="004F249D">
        <w:rPr>
          <w:b/>
          <w:color w:val="auto"/>
        </w:rPr>
        <w:t>c</w:t>
      </w:r>
      <w:r w:rsidRPr="004F249D">
        <w:rPr>
          <w:b/>
          <w:color w:val="auto"/>
        </w:rPr>
        <w:t>o-authors:</w:t>
      </w:r>
    </w:p>
    <w:p w14:paraId="2B0868B7" w14:textId="77777777" w:rsidR="00AB7F03" w:rsidRPr="004F249D" w:rsidRDefault="00091DA3" w:rsidP="004F249D">
      <w:pPr>
        <w:widowControl/>
        <w:rPr>
          <w:bCs/>
          <w:color w:val="auto"/>
        </w:rPr>
      </w:pPr>
      <w:hyperlink r:id="rId8" w:history="1">
        <w:r w:rsidR="00AB7F03" w:rsidRPr="004F249D">
          <w:rPr>
            <w:rStyle w:val="Hyperlink"/>
            <w:bCs/>
            <w:color w:val="auto"/>
            <w:u w:val="none"/>
          </w:rPr>
          <w:t>acornelissen@ukaachen.de</w:t>
        </w:r>
      </w:hyperlink>
    </w:p>
    <w:p w14:paraId="7CA5F2D1" w14:textId="77777777" w:rsidR="00AB7F03" w:rsidRPr="004F249D" w:rsidRDefault="00091DA3" w:rsidP="004F249D">
      <w:pPr>
        <w:widowControl/>
        <w:rPr>
          <w:bCs/>
          <w:color w:val="auto"/>
        </w:rPr>
      </w:pPr>
      <w:hyperlink r:id="rId9" w:history="1">
        <w:r w:rsidR="00AB7F03" w:rsidRPr="004F249D">
          <w:rPr>
            <w:rStyle w:val="Hyperlink"/>
            <w:bCs/>
            <w:color w:val="auto"/>
            <w:u w:val="none"/>
          </w:rPr>
          <w:t>rflorescu@ukaachen.de</w:t>
        </w:r>
      </w:hyperlink>
    </w:p>
    <w:p w14:paraId="7F048774" w14:textId="1E9C80B7" w:rsidR="00AB7F03" w:rsidRPr="004F249D" w:rsidRDefault="00091DA3" w:rsidP="004F249D">
      <w:pPr>
        <w:widowControl/>
        <w:rPr>
          <w:color w:val="auto"/>
        </w:rPr>
      </w:pPr>
      <w:hyperlink r:id="rId10" w:history="1"/>
      <w:hyperlink r:id="rId11">
        <w:r w:rsidR="6C74734A" w:rsidRPr="004F249D">
          <w:rPr>
            <w:rStyle w:val="Hyperlink"/>
            <w:color w:val="auto"/>
            <w:u w:val="none"/>
          </w:rPr>
          <w:t>nschaaps@ukaachen.de</w:t>
        </w:r>
      </w:hyperlink>
    </w:p>
    <w:p w14:paraId="6BCD78A8" w14:textId="1875AECC" w:rsidR="00AB7F03" w:rsidRPr="004F249D" w:rsidRDefault="00091DA3" w:rsidP="004F249D">
      <w:pPr>
        <w:widowControl/>
        <w:rPr>
          <w:bCs/>
          <w:color w:val="auto"/>
        </w:rPr>
      </w:pPr>
      <w:hyperlink r:id="rId12" w:history="1">
        <w:r w:rsidR="00696398" w:rsidRPr="004F249D">
          <w:rPr>
            <w:rStyle w:val="Hyperlink"/>
            <w:bCs/>
            <w:color w:val="auto"/>
            <w:u w:val="none"/>
          </w:rPr>
          <w:t>mamdouh.afify@ukaachen.de</w:t>
        </w:r>
      </w:hyperlink>
    </w:p>
    <w:p w14:paraId="449AA743" w14:textId="2F8C0213" w:rsidR="00AB7F03" w:rsidRPr="004F249D" w:rsidRDefault="00091DA3" w:rsidP="004F249D">
      <w:pPr>
        <w:widowControl/>
        <w:rPr>
          <w:bCs/>
          <w:color w:val="auto"/>
        </w:rPr>
      </w:pPr>
      <w:hyperlink r:id="rId13" w:history="1">
        <w:r w:rsidR="00CF33F8" w:rsidRPr="004F249D">
          <w:rPr>
            <w:rStyle w:val="Hyperlink"/>
            <w:bCs/>
            <w:color w:val="auto"/>
            <w:u w:val="none"/>
          </w:rPr>
          <w:t>sakine@gmx.de</w:t>
        </w:r>
      </w:hyperlink>
    </w:p>
    <w:p w14:paraId="44DF1621" w14:textId="128EE1A4" w:rsidR="26E9E68C" w:rsidRPr="004F249D" w:rsidRDefault="005539CB" w:rsidP="004F249D">
      <w:pPr>
        <w:widowControl/>
        <w:rPr>
          <w:color w:val="auto"/>
        </w:rPr>
      </w:pPr>
      <w:r w:rsidRPr="004F249D">
        <w:rPr>
          <w:color w:val="auto"/>
        </w:rPr>
        <w:t>fvogt@ukaachen.de</w:t>
      </w:r>
    </w:p>
    <w:p w14:paraId="227D896E" w14:textId="77777777" w:rsidR="00386435" w:rsidRPr="004F249D" w:rsidRDefault="00386435" w:rsidP="004F249D">
      <w:pPr>
        <w:widowControl/>
        <w:rPr>
          <w:color w:val="808080" w:themeColor="background1" w:themeShade="80"/>
        </w:rPr>
      </w:pPr>
    </w:p>
    <w:p w14:paraId="758C051A" w14:textId="1BC32C91" w:rsidR="006305D7" w:rsidRPr="004F249D" w:rsidRDefault="006305D7" w:rsidP="004F249D">
      <w:pPr>
        <w:pStyle w:val="NormalWeb"/>
        <w:widowControl/>
        <w:spacing w:before="0" w:beforeAutospacing="0" w:after="0" w:afterAutospacing="0"/>
      </w:pPr>
      <w:r w:rsidRPr="004F249D">
        <w:rPr>
          <w:b/>
          <w:bCs/>
        </w:rPr>
        <w:t>KEYWORDS:</w:t>
      </w:r>
      <w:r w:rsidRPr="004F249D">
        <w:t xml:space="preserve"> </w:t>
      </w:r>
    </w:p>
    <w:p w14:paraId="17AC9E00" w14:textId="6F7CAF83" w:rsidR="007A4DD6" w:rsidRPr="004F249D" w:rsidRDefault="003B5040" w:rsidP="004F249D">
      <w:pPr>
        <w:widowControl/>
        <w:rPr>
          <w:color w:val="808080" w:themeColor="background1" w:themeShade="80"/>
        </w:rPr>
      </w:pPr>
      <w:r w:rsidRPr="004F249D">
        <w:rPr>
          <w:color w:val="auto"/>
        </w:rPr>
        <w:t>C</w:t>
      </w:r>
      <w:r w:rsidR="00DA34ED" w:rsidRPr="004F249D">
        <w:rPr>
          <w:color w:val="auto"/>
        </w:rPr>
        <w:t>oronary s</w:t>
      </w:r>
      <w:r w:rsidR="006007AD" w:rsidRPr="004F249D">
        <w:rPr>
          <w:color w:val="auto"/>
        </w:rPr>
        <w:t>tent, apolipoprotein</w:t>
      </w:r>
      <w:r w:rsidR="00DA34ED" w:rsidRPr="004F249D">
        <w:rPr>
          <w:color w:val="auto"/>
        </w:rPr>
        <w:t xml:space="preserve"> </w:t>
      </w:r>
      <w:r w:rsidR="006007AD" w:rsidRPr="004F249D">
        <w:rPr>
          <w:color w:val="auto"/>
        </w:rPr>
        <w:t>E-deficient rats, restenosis, neointimal hyperplasia, animal model, zinc-finger nuclease, trans-</w:t>
      </w:r>
      <w:r w:rsidR="0039080B" w:rsidRPr="004F249D">
        <w:rPr>
          <w:color w:val="auto"/>
        </w:rPr>
        <w:t xml:space="preserve">femoral </w:t>
      </w:r>
      <w:r w:rsidR="006007AD" w:rsidRPr="004F249D">
        <w:rPr>
          <w:color w:val="auto"/>
        </w:rPr>
        <w:t>access</w:t>
      </w:r>
    </w:p>
    <w:p w14:paraId="08C4014C" w14:textId="77777777" w:rsidR="00386435" w:rsidRPr="004F249D" w:rsidRDefault="00386435" w:rsidP="004F249D">
      <w:pPr>
        <w:pStyle w:val="NormalWeb"/>
        <w:widowControl/>
        <w:spacing w:before="0" w:beforeAutospacing="0" w:after="0" w:afterAutospacing="0"/>
      </w:pPr>
    </w:p>
    <w:p w14:paraId="3AAA2CEC" w14:textId="26E1A795" w:rsidR="006305D7" w:rsidRPr="004F249D" w:rsidRDefault="00086FF5" w:rsidP="004F249D">
      <w:pPr>
        <w:widowControl/>
      </w:pPr>
      <w:r w:rsidRPr="004F249D">
        <w:rPr>
          <w:b/>
          <w:bCs/>
        </w:rPr>
        <w:t>SUMMARY</w:t>
      </w:r>
      <w:r w:rsidR="006305D7" w:rsidRPr="004F249D">
        <w:rPr>
          <w:b/>
          <w:bCs/>
        </w:rPr>
        <w:t>:</w:t>
      </w:r>
      <w:r w:rsidR="006305D7" w:rsidRPr="004F249D">
        <w:t xml:space="preserve"> </w:t>
      </w:r>
    </w:p>
    <w:p w14:paraId="2D8A3DEA" w14:textId="7DEA017F" w:rsidR="007A4DD6" w:rsidRPr="004F249D" w:rsidRDefault="00C23CBC" w:rsidP="004F249D">
      <w:pPr>
        <w:widowControl/>
        <w:rPr>
          <w:color w:val="808080" w:themeColor="background1" w:themeShade="80"/>
        </w:rPr>
      </w:pPr>
      <w:r w:rsidRPr="004F249D">
        <w:rPr>
          <w:color w:val="auto"/>
        </w:rPr>
        <w:t xml:space="preserve">This protocol describes the implantation of human coronary stents into the abdominal aorta of rats with an </w:t>
      </w:r>
      <w:proofErr w:type="spellStart"/>
      <w:r w:rsidRPr="004F249D">
        <w:rPr>
          <w:color w:val="auto"/>
        </w:rPr>
        <w:t>apoE</w:t>
      </w:r>
      <w:proofErr w:type="spellEnd"/>
      <w:r w:rsidRPr="004F249D">
        <w:rPr>
          <w:color w:val="auto"/>
          <w:vertAlign w:val="superscript"/>
        </w:rPr>
        <w:t xml:space="preserve">-/- </w:t>
      </w:r>
      <w:r w:rsidRPr="004F249D">
        <w:rPr>
          <w:color w:val="auto"/>
        </w:rPr>
        <w:t>background using a trans-</w:t>
      </w:r>
      <w:r w:rsidR="0039080B" w:rsidRPr="004F249D">
        <w:rPr>
          <w:color w:val="auto"/>
        </w:rPr>
        <w:t>femoral</w:t>
      </w:r>
      <w:r w:rsidRPr="004F249D">
        <w:rPr>
          <w:color w:val="auto"/>
        </w:rPr>
        <w:t xml:space="preserve"> access. Compared with other animal models, murine models carry the advantages of high throughput, reproducibility, ease of handling and housing, and a broad availability of molecular markers. </w:t>
      </w:r>
    </w:p>
    <w:p w14:paraId="7CDF09EC" w14:textId="77777777" w:rsidR="00386435" w:rsidRPr="004F249D" w:rsidRDefault="00386435" w:rsidP="004F249D">
      <w:pPr>
        <w:widowControl/>
      </w:pPr>
    </w:p>
    <w:p w14:paraId="6B0CA733" w14:textId="153F6CF2" w:rsidR="006305D7" w:rsidRPr="004F249D" w:rsidRDefault="006305D7" w:rsidP="004F249D">
      <w:pPr>
        <w:widowControl/>
        <w:rPr>
          <w:color w:val="808080"/>
        </w:rPr>
      </w:pPr>
      <w:r w:rsidRPr="004F249D">
        <w:rPr>
          <w:b/>
          <w:bCs/>
        </w:rPr>
        <w:t>ABSTRACT:</w:t>
      </w:r>
      <w:r w:rsidRPr="004F249D">
        <w:t xml:space="preserve"> </w:t>
      </w:r>
    </w:p>
    <w:p w14:paraId="18930059" w14:textId="3600DB58" w:rsidR="00386435" w:rsidRPr="004F249D" w:rsidRDefault="00AC6896" w:rsidP="004F249D">
      <w:pPr>
        <w:widowControl/>
        <w:rPr>
          <w:color w:val="auto"/>
        </w:rPr>
      </w:pPr>
      <w:r w:rsidRPr="004F249D">
        <w:rPr>
          <w:color w:val="auto"/>
        </w:rPr>
        <w:t xml:space="preserve">Percutaneous coronary intervention (PCI), combined with the deployment of a coronary stent, represents the gold standard in interventional treatment of coronary artery disease. In-stent restenosis (ISR) is determined by an excessive proliferation of neointimal tissue within the stent and limits the long-term success of stents. </w:t>
      </w:r>
      <w:r w:rsidR="00553258" w:rsidRPr="004F249D">
        <w:rPr>
          <w:color w:val="auto"/>
        </w:rPr>
        <w:t>A variety of animal models have been used to elucidate pathophysiological processes underlying in-stent restenosis (ISR)</w:t>
      </w:r>
      <w:r w:rsidR="007A5942" w:rsidRPr="004F249D">
        <w:rPr>
          <w:color w:val="auto"/>
        </w:rPr>
        <w:t xml:space="preserve">, with the porcine coronary and the rabbit iliac artery models being the most frequently used. Murine models </w:t>
      </w:r>
      <w:r w:rsidR="003B5040" w:rsidRPr="004F249D">
        <w:rPr>
          <w:color w:val="auto"/>
        </w:rPr>
        <w:t>provide</w:t>
      </w:r>
      <w:r w:rsidR="007A5942" w:rsidRPr="004F249D">
        <w:rPr>
          <w:color w:val="auto"/>
        </w:rPr>
        <w:t xml:space="preserve"> the advantages of high throughput, ease of handling and housing,</w:t>
      </w:r>
      <w:r w:rsidR="00F64D15" w:rsidRPr="004F249D">
        <w:rPr>
          <w:color w:val="auto"/>
        </w:rPr>
        <w:t xml:space="preserve"> </w:t>
      </w:r>
      <w:r w:rsidR="000641AB" w:rsidRPr="004F249D">
        <w:rPr>
          <w:color w:val="auto"/>
        </w:rPr>
        <w:t xml:space="preserve">reproducibility, </w:t>
      </w:r>
      <w:r w:rsidR="007A5942" w:rsidRPr="004F249D">
        <w:rPr>
          <w:color w:val="auto"/>
        </w:rPr>
        <w:t xml:space="preserve">and a broad </w:t>
      </w:r>
      <w:r w:rsidR="007A5942" w:rsidRPr="004F249D">
        <w:rPr>
          <w:color w:val="auto"/>
        </w:rPr>
        <w:lastRenderedPageBreak/>
        <w:t>availability of molecular markers</w:t>
      </w:r>
      <w:r w:rsidR="003B5040" w:rsidRPr="004F249D">
        <w:rPr>
          <w:color w:val="auto"/>
        </w:rPr>
        <w:t>.</w:t>
      </w:r>
      <w:r w:rsidR="007A5942" w:rsidRPr="004F249D">
        <w:rPr>
          <w:color w:val="auto"/>
        </w:rPr>
        <w:t xml:space="preserve"> </w:t>
      </w:r>
      <w:r w:rsidR="003B5040" w:rsidRPr="004F249D">
        <w:rPr>
          <w:color w:val="auto"/>
        </w:rPr>
        <w:t>T</w:t>
      </w:r>
      <w:r w:rsidR="007A5942" w:rsidRPr="004F249D">
        <w:rPr>
          <w:color w:val="auto"/>
        </w:rPr>
        <w:t xml:space="preserve">he apolipoprotein E deficient </w:t>
      </w:r>
      <w:r w:rsidR="00F64D15" w:rsidRPr="004F249D">
        <w:rPr>
          <w:color w:val="auto"/>
        </w:rPr>
        <w:t>(</w:t>
      </w:r>
      <w:proofErr w:type="spellStart"/>
      <w:r w:rsidR="00F64D15" w:rsidRPr="004F249D">
        <w:rPr>
          <w:color w:val="auto"/>
        </w:rPr>
        <w:t>apoE</w:t>
      </w:r>
      <w:proofErr w:type="spellEnd"/>
      <w:r w:rsidR="00F64D15" w:rsidRPr="004F249D">
        <w:rPr>
          <w:color w:val="auto"/>
          <w:vertAlign w:val="superscript"/>
        </w:rPr>
        <w:t>-/</w:t>
      </w:r>
      <w:proofErr w:type="gramStart"/>
      <w:r w:rsidR="00F64D15" w:rsidRPr="004F249D">
        <w:rPr>
          <w:color w:val="auto"/>
          <w:vertAlign w:val="superscript"/>
        </w:rPr>
        <w:t>-</w:t>
      </w:r>
      <w:r w:rsidR="00F64D15" w:rsidRPr="004F249D">
        <w:rPr>
          <w:color w:val="auto"/>
        </w:rPr>
        <w:t xml:space="preserve"> )</w:t>
      </w:r>
      <w:proofErr w:type="gramEnd"/>
      <w:r w:rsidR="00F64D15" w:rsidRPr="004F249D">
        <w:rPr>
          <w:color w:val="auto"/>
        </w:rPr>
        <w:t xml:space="preserve"> </w:t>
      </w:r>
      <w:r w:rsidR="007A5942" w:rsidRPr="004F249D">
        <w:rPr>
          <w:color w:val="auto"/>
        </w:rPr>
        <w:t xml:space="preserve">mouse model has been </w:t>
      </w:r>
      <w:r w:rsidR="000641AB" w:rsidRPr="004F249D">
        <w:rPr>
          <w:color w:val="auto"/>
        </w:rPr>
        <w:t>widely</w:t>
      </w:r>
      <w:r w:rsidR="007A5942" w:rsidRPr="004F249D">
        <w:rPr>
          <w:color w:val="auto"/>
        </w:rPr>
        <w:t xml:space="preserve"> used to study cardiovascular diseases. However, </w:t>
      </w:r>
      <w:r w:rsidR="00626B24" w:rsidRPr="004F249D">
        <w:rPr>
          <w:color w:val="auto"/>
        </w:rPr>
        <w:t xml:space="preserve">stents </w:t>
      </w:r>
      <w:r w:rsidR="003B5040" w:rsidRPr="004F249D">
        <w:rPr>
          <w:color w:val="auto"/>
        </w:rPr>
        <w:t>must</w:t>
      </w:r>
      <w:r w:rsidR="00626B24" w:rsidRPr="004F249D">
        <w:rPr>
          <w:color w:val="auto"/>
        </w:rPr>
        <w:t xml:space="preserve"> be miniaturized to be implanted into mice, involving important changes of their mechanic</w:t>
      </w:r>
      <w:r w:rsidR="003B5040" w:rsidRPr="004F249D">
        <w:rPr>
          <w:color w:val="auto"/>
        </w:rPr>
        <w:t>al</w:t>
      </w:r>
      <w:r w:rsidR="00626B24" w:rsidRPr="004F249D">
        <w:rPr>
          <w:color w:val="auto"/>
        </w:rPr>
        <w:t xml:space="preserve"> </w:t>
      </w:r>
      <w:r w:rsidR="000641AB" w:rsidRPr="004F249D">
        <w:rPr>
          <w:color w:val="auto"/>
        </w:rPr>
        <w:t xml:space="preserve">and </w:t>
      </w:r>
      <w:r w:rsidR="003B5040" w:rsidRPr="004F249D">
        <w:rPr>
          <w:color w:val="auto"/>
        </w:rPr>
        <w:t>(</w:t>
      </w:r>
      <w:r w:rsidR="000641AB" w:rsidRPr="004F249D">
        <w:rPr>
          <w:color w:val="auto"/>
        </w:rPr>
        <w:t>potentially</w:t>
      </w:r>
      <w:r w:rsidR="003B5040" w:rsidRPr="004F249D">
        <w:rPr>
          <w:color w:val="auto"/>
        </w:rPr>
        <w:t>)</w:t>
      </w:r>
      <w:r w:rsidR="000641AB" w:rsidRPr="004F249D">
        <w:rPr>
          <w:color w:val="auto"/>
        </w:rPr>
        <w:t xml:space="preserve"> </w:t>
      </w:r>
      <w:r w:rsidR="00D73234" w:rsidRPr="004F249D">
        <w:rPr>
          <w:color w:val="auto"/>
        </w:rPr>
        <w:t xml:space="preserve">biological </w:t>
      </w:r>
      <w:r w:rsidR="00626B24" w:rsidRPr="004F249D">
        <w:rPr>
          <w:color w:val="auto"/>
        </w:rPr>
        <w:t xml:space="preserve">properties. The use of </w:t>
      </w:r>
      <w:proofErr w:type="spellStart"/>
      <w:r w:rsidR="00626B24" w:rsidRPr="004F249D">
        <w:rPr>
          <w:color w:val="auto"/>
        </w:rPr>
        <w:t>apoE</w:t>
      </w:r>
      <w:proofErr w:type="spellEnd"/>
      <w:r w:rsidR="00626B24" w:rsidRPr="004F249D">
        <w:rPr>
          <w:color w:val="auto"/>
          <w:vertAlign w:val="superscript"/>
        </w:rPr>
        <w:t>-/-</w:t>
      </w:r>
      <w:r w:rsidR="00626B24" w:rsidRPr="004F249D">
        <w:rPr>
          <w:color w:val="auto"/>
        </w:rPr>
        <w:t xml:space="preserve"> rats can overcome these shortcomings</w:t>
      </w:r>
      <w:r w:rsidR="007440F1" w:rsidRPr="004F249D">
        <w:rPr>
          <w:color w:val="auto"/>
        </w:rPr>
        <w:t xml:space="preserve"> as </w:t>
      </w:r>
      <w:proofErr w:type="spellStart"/>
      <w:r w:rsidR="00F64D15" w:rsidRPr="004F249D">
        <w:rPr>
          <w:color w:val="auto"/>
        </w:rPr>
        <w:t>apoE</w:t>
      </w:r>
      <w:proofErr w:type="spellEnd"/>
      <w:r w:rsidR="00F64D15" w:rsidRPr="004F249D">
        <w:rPr>
          <w:color w:val="auto"/>
          <w:vertAlign w:val="superscript"/>
        </w:rPr>
        <w:t>-/-</w:t>
      </w:r>
      <w:r w:rsidR="00F64D15" w:rsidRPr="004F249D">
        <w:rPr>
          <w:color w:val="auto"/>
        </w:rPr>
        <w:t xml:space="preserve"> rats allow for</w:t>
      </w:r>
      <w:r w:rsidR="007440F1" w:rsidRPr="004F249D">
        <w:rPr>
          <w:color w:val="auto"/>
        </w:rPr>
        <w:t xml:space="preserve"> the evaluation of human-sized coronary stents while at the same time providing an atherogenic phenotype. This makes them an excellent and reliable model to investigate ISR after stent implantation</w:t>
      </w:r>
      <w:r w:rsidR="00626B24" w:rsidRPr="004F249D">
        <w:rPr>
          <w:color w:val="auto"/>
        </w:rPr>
        <w:t>. Here, we describe</w:t>
      </w:r>
      <w:r w:rsidR="003B5040" w:rsidRPr="004F249D">
        <w:rPr>
          <w:color w:val="auto"/>
        </w:rPr>
        <w:t xml:space="preserve">, </w:t>
      </w:r>
      <w:r w:rsidR="00F64D15" w:rsidRPr="004F249D">
        <w:rPr>
          <w:color w:val="auto"/>
        </w:rPr>
        <w:t>in detail</w:t>
      </w:r>
      <w:r w:rsidR="003B5040" w:rsidRPr="004F249D">
        <w:rPr>
          <w:color w:val="auto"/>
        </w:rPr>
        <w:t>,</w:t>
      </w:r>
      <w:r w:rsidR="00F64D15" w:rsidRPr="004F249D">
        <w:rPr>
          <w:color w:val="auto"/>
        </w:rPr>
        <w:t xml:space="preserve"> </w:t>
      </w:r>
      <w:r w:rsidR="00626B24" w:rsidRPr="004F249D">
        <w:rPr>
          <w:color w:val="auto"/>
        </w:rPr>
        <w:t xml:space="preserve">the implantation of commercially available human coronary stents into the abdominal aorta of rats with an </w:t>
      </w:r>
      <w:proofErr w:type="spellStart"/>
      <w:r w:rsidR="00626B24" w:rsidRPr="004F249D">
        <w:rPr>
          <w:color w:val="auto"/>
        </w:rPr>
        <w:t>apoE</w:t>
      </w:r>
      <w:proofErr w:type="spellEnd"/>
      <w:r w:rsidR="00626B24" w:rsidRPr="004F249D">
        <w:rPr>
          <w:color w:val="auto"/>
          <w:vertAlign w:val="superscript"/>
        </w:rPr>
        <w:t>-/-</w:t>
      </w:r>
      <w:r w:rsidR="00626B24" w:rsidRPr="004F249D">
        <w:rPr>
          <w:color w:val="auto"/>
        </w:rPr>
        <w:t xml:space="preserve"> background using a trans-</w:t>
      </w:r>
      <w:r w:rsidR="0039080B" w:rsidRPr="004F249D">
        <w:rPr>
          <w:color w:val="auto"/>
        </w:rPr>
        <w:t xml:space="preserve">femoral </w:t>
      </w:r>
      <w:r w:rsidR="00626B24" w:rsidRPr="004F249D">
        <w:rPr>
          <w:color w:val="auto"/>
        </w:rPr>
        <w:t xml:space="preserve">access. </w:t>
      </w:r>
    </w:p>
    <w:p w14:paraId="2EAD0BF2" w14:textId="77777777" w:rsidR="00FF1B9B" w:rsidRPr="004F249D" w:rsidRDefault="00FF1B9B" w:rsidP="004F249D">
      <w:pPr>
        <w:widowControl/>
      </w:pPr>
    </w:p>
    <w:p w14:paraId="6C3D78EC" w14:textId="4230038A" w:rsidR="006305D7" w:rsidRPr="004F249D" w:rsidRDefault="006305D7" w:rsidP="004F249D">
      <w:pPr>
        <w:widowControl/>
        <w:rPr>
          <w:color w:val="808080"/>
        </w:rPr>
      </w:pPr>
      <w:r w:rsidRPr="004F249D">
        <w:rPr>
          <w:b/>
        </w:rPr>
        <w:t>INTRODUCTION</w:t>
      </w:r>
      <w:r w:rsidRPr="004F249D">
        <w:rPr>
          <w:b/>
          <w:bCs/>
        </w:rPr>
        <w:t>:</w:t>
      </w:r>
      <w:r w:rsidRPr="004F249D">
        <w:t xml:space="preserve"> </w:t>
      </w:r>
    </w:p>
    <w:p w14:paraId="0D54EADA" w14:textId="38218C34" w:rsidR="007374ED" w:rsidRPr="004F249D" w:rsidRDefault="00FD1E97" w:rsidP="004F249D">
      <w:pPr>
        <w:widowControl/>
      </w:pPr>
      <w:r w:rsidRPr="004F249D">
        <w:rPr>
          <w:color w:val="auto"/>
        </w:rPr>
        <w:t>Percutaneous coronary intervention (PCI), combined with the deployment of a coronary stent, represents the gold standard in interventional treatment of coronary artery disease</w:t>
      </w:r>
      <w:hyperlink w:anchor="_ENREF_1" w:tooltip="Patel, 2017 #793" w:history="1">
        <w:r w:rsidR="00C31FD3" w:rsidRPr="004F249D">
          <w:rPr>
            <w:color w:val="auto"/>
          </w:rPr>
          <w:fldChar w:fldCharType="begin"/>
        </w:r>
        <w:r w:rsidR="00C31FD3" w:rsidRPr="004F249D">
          <w:rPr>
            <w:color w:val="auto"/>
          </w:rPr>
          <w:instrText xml:space="preserve"> ADDIN EN.CITE &lt;EndNote&gt;&lt;Cite&gt;&lt;Author&gt;Patel&lt;/Author&gt;&lt;Year&gt;2017&lt;/Year&gt;&lt;RecNum&gt;793&lt;/RecNum&gt;&lt;DisplayText&gt;&lt;style face="superscript"&gt;1&lt;/style&gt;&lt;/DisplayText&gt;&lt;record&gt;&lt;rec-number&gt;793&lt;/rec-number&gt;&lt;foreign-keys&gt;&lt;key app="EN" db-id="x2ezx9sz4zade9epzae5weez2005v9vpw29x"&gt;793&lt;/key&gt;&lt;/foreign-keys&gt;&lt;ref-type name="Journal Article"&gt;17&lt;/ref-type&gt;&lt;contributors&gt;&lt;authors&gt;&lt;author&gt;Patel, M. R.&lt;/author&gt;&lt;author&gt;Calhoon, J. H.&lt;/author&gt;&lt;author&gt;Dehmer, G. J.&lt;/author&gt;&lt;author&gt;Grantham, J. A.&lt;/author&gt;&lt;author&gt;Maddox, T. M.&lt;/author&gt;&lt;author&gt;Maron, D. J.&lt;/author&gt;&lt;author&gt;Smith, P. K.&lt;/author&gt;&lt;/authors&gt;&lt;/contributors&gt;&lt;titles&gt;&lt;title&gt;ACC/AATS/AHA/ASE/ASNC/SCAI/SCCT/STS 2017 Appropriate Use Criteria for Coronary Revascularization in Patients With Stable Ischemic Heart Disease: A Report of the American College of Cardiology Appropriate Use Criteria Task Force, American Association for Thoracic Surgery, American Heart Association, American Society of Echocardiography, American Society of Nuclear Cardiology, Society for Cardiovascular Angiography and Interventions, Society of Cardiovascular Computed Tomography, and Society of Thoracic Surgeons&lt;/title&gt;&lt;secondary-title&gt;J Am Coll Cardiol&lt;/secondary-title&gt;&lt;/titles&gt;&lt;periodical&gt;&lt;full-title&gt;J Am Coll Cardiol&lt;/full-title&gt;&lt;abbr-1&gt;Journal of the American College of Cardiology&lt;/abbr-1&gt;&lt;/periodical&gt;&lt;pages&gt;2212-2241&lt;/pages&gt;&lt;volume&gt;69&lt;/volume&gt;&lt;number&gt;17&lt;/number&gt;&lt;dates&gt;&lt;year&gt;2017&lt;/year&gt;&lt;/dates&gt;&lt;isbn&gt;1558-3597 (Electronic)&amp;#xD;0735-1097 (Linking)&lt;/isbn&gt;&lt;work-type&gt;Review&lt;/work-type&gt;&lt;urls&gt;&lt;/urls&gt;&lt;/record&gt;&lt;/Cite&gt;&lt;/EndNote&gt;</w:instrText>
        </w:r>
        <w:r w:rsidR="00C31FD3" w:rsidRPr="004F249D">
          <w:rPr>
            <w:color w:val="auto"/>
          </w:rPr>
          <w:fldChar w:fldCharType="separate"/>
        </w:r>
        <w:r w:rsidR="00C31FD3" w:rsidRPr="004F249D">
          <w:rPr>
            <w:noProof/>
            <w:color w:val="auto"/>
            <w:vertAlign w:val="superscript"/>
          </w:rPr>
          <w:t>1</w:t>
        </w:r>
        <w:r w:rsidR="00C31FD3" w:rsidRPr="004F249D">
          <w:rPr>
            <w:color w:val="auto"/>
          </w:rPr>
          <w:fldChar w:fldCharType="end"/>
        </w:r>
      </w:hyperlink>
      <w:r w:rsidRPr="004F249D">
        <w:rPr>
          <w:color w:val="auto"/>
        </w:rPr>
        <w:t xml:space="preserve">. </w:t>
      </w:r>
      <w:r w:rsidR="00B02AC8" w:rsidRPr="004F249D">
        <w:rPr>
          <w:color w:val="auto"/>
        </w:rPr>
        <w:t>The long-term success of stents, however, can be limited by the occurrence of i</w:t>
      </w:r>
      <w:r w:rsidRPr="004F249D">
        <w:rPr>
          <w:color w:val="auto"/>
        </w:rPr>
        <w:t>n-stent restenosis (ISR)</w:t>
      </w:r>
      <w:r w:rsidR="00B02AC8" w:rsidRPr="004F249D">
        <w:rPr>
          <w:color w:val="auto"/>
        </w:rPr>
        <w:t xml:space="preserve"> that </w:t>
      </w:r>
      <w:r w:rsidRPr="004F249D">
        <w:rPr>
          <w:color w:val="auto"/>
        </w:rPr>
        <w:t>is determined by an excessive proliferation of neointimal tissue within the stent</w:t>
      </w:r>
      <w:r w:rsidR="00E365A1" w:rsidRPr="004F249D">
        <w:rPr>
          <w:color w:val="auto"/>
        </w:rPr>
        <w:fldChar w:fldCharType="begin"/>
      </w:r>
      <w:r w:rsidR="00D942E7" w:rsidRPr="004F249D">
        <w:rPr>
          <w:color w:val="auto"/>
        </w:rPr>
        <w:instrText xml:space="preserve"> ADDIN EN.CITE &lt;EndNote&gt;&lt;Cite&gt;&lt;Author&gt;Virmani&lt;/Author&gt;&lt;Year&gt;1999&lt;/Year&gt;&lt;RecNum&gt;794&lt;/RecNum&gt;&lt;DisplayText&gt;&lt;style face="superscript"&gt;2,3&lt;/style&gt;&lt;/DisplayText&gt;&lt;record&gt;&lt;rec-number&gt;794&lt;/rec-number&gt;&lt;foreign-keys&gt;&lt;key app="EN" db-id="x2ezx9sz4zade9epzae5weez2005v9vpw29x"&gt;794&lt;/key&gt;&lt;/foreign-keys&gt;&lt;ref-type name="Journal Article"&gt;17&lt;/ref-type&gt;&lt;contributors&gt;&lt;authors&gt;&lt;author&gt;Virmani, R.&lt;/author&gt;&lt;author&gt;Farb, A.&lt;/author&gt;&lt;/authors&gt;&lt;/contributors&gt;&lt;titles&gt;&lt;title&gt;Pathology of in-stent restenosis&lt;/title&gt;&lt;secondary-title&gt;Curr Opin Lipidol&lt;/secondary-title&gt;&lt;/titles&gt;&lt;pages&gt;499-506&lt;/pages&gt;&lt;volume&gt;10&lt;/volume&gt;&lt;number&gt;6&lt;/number&gt;&lt;dates&gt;&lt;year&gt;1999&lt;/year&gt;&lt;/dates&gt;&lt;isbn&gt;0957-9672 (Print)&amp;#xD;0957-9672 (Linking)&lt;/isbn&gt;&lt;work-type&gt;Review&lt;/work-type&gt;&lt;urls&gt;&lt;/urls&gt;&lt;/record&gt;&lt;/Cite&gt;&lt;Cite&gt;&lt;Author&gt;Buccheri&lt;/Author&gt;&lt;Year&gt;2016&lt;/Year&gt;&lt;RecNum&gt;1386&lt;/RecNum&gt;&lt;record&gt;&lt;rec-number&gt;1386&lt;/rec-number&gt;&lt;foreign-keys&gt;&lt;key app="EN" db-id="x2ezx9sz4zade9epzae5weez2005v9vpw29x"&gt;1386&lt;/key&gt;&lt;/foreign-keys&gt;&lt;ref-type name="Journal Article"&gt;17&lt;/ref-type&gt;&lt;contributors&gt;&lt;authors&gt;&lt;author&gt;Buccheri, D.&lt;/author&gt;&lt;author&gt;Piraino, D.&lt;/author&gt;&lt;author&gt;Andolina, G.&lt;/author&gt;&lt;author&gt;Cortese, B.&lt;/author&gt;&lt;/authors&gt;&lt;/contributors&gt;&lt;titles&gt;&lt;title&gt;Understanding and managing in-stent restenosis: a review of clinical data, from pathogenesis to treatment&lt;/title&gt;&lt;secondary-title&gt;J Thorac Dis&lt;/secondary-title&gt;&lt;/titles&gt;&lt;pages&gt;E1150-E1162&lt;/pages&gt;&lt;volume&gt;8&lt;/volume&gt;&lt;number&gt;10&lt;/number&gt;&lt;dates&gt;&lt;year&gt;2016&lt;/year&gt;&lt;/dates&gt;&lt;isbn&gt;2072-1439 (Print)&amp;#xD;2072-1439 (Linking)&lt;/isbn&gt;&lt;work-type&gt;Review&lt;/work-type&gt;&lt;urls&gt;&lt;/urls&gt;&lt;/record&gt;&lt;/Cite&gt;&lt;/EndNote&gt;</w:instrText>
      </w:r>
      <w:r w:rsidR="00E365A1" w:rsidRPr="004F249D">
        <w:rPr>
          <w:color w:val="auto"/>
        </w:rPr>
        <w:fldChar w:fldCharType="separate"/>
      </w:r>
      <w:hyperlink w:anchor="_ENREF_2" w:tooltip="Virmani, 1999 #794" w:history="1">
        <w:r w:rsidR="00C31FD3" w:rsidRPr="004F249D">
          <w:rPr>
            <w:noProof/>
            <w:color w:val="auto"/>
            <w:vertAlign w:val="superscript"/>
          </w:rPr>
          <w:t>2</w:t>
        </w:r>
      </w:hyperlink>
      <w:r w:rsidR="00D942E7" w:rsidRPr="004F249D">
        <w:rPr>
          <w:noProof/>
          <w:color w:val="auto"/>
          <w:vertAlign w:val="superscript"/>
        </w:rPr>
        <w:t>,</w:t>
      </w:r>
      <w:hyperlink w:anchor="_ENREF_3" w:tooltip="Buccheri, 2016 #1386" w:history="1">
        <w:r w:rsidR="00C31FD3" w:rsidRPr="004F249D">
          <w:rPr>
            <w:noProof/>
            <w:color w:val="auto"/>
            <w:vertAlign w:val="superscript"/>
          </w:rPr>
          <w:t>3</w:t>
        </w:r>
      </w:hyperlink>
      <w:r w:rsidR="00E365A1" w:rsidRPr="004F249D">
        <w:rPr>
          <w:color w:val="auto"/>
        </w:rPr>
        <w:fldChar w:fldCharType="end"/>
      </w:r>
      <w:r w:rsidR="00B02AC8" w:rsidRPr="004F249D">
        <w:rPr>
          <w:color w:val="auto"/>
        </w:rPr>
        <w:t>. ISR may require a re</w:t>
      </w:r>
      <w:r w:rsidR="00E365A1" w:rsidRPr="004F249D">
        <w:rPr>
          <w:color w:val="auto"/>
        </w:rPr>
        <w:t>-</w:t>
      </w:r>
      <w:r w:rsidR="00B02AC8" w:rsidRPr="004F249D">
        <w:rPr>
          <w:color w:val="auto"/>
        </w:rPr>
        <w:t xml:space="preserve">intervention either with coronary artery bypass or re-PCI. A variety of animal models have been suggested for the study of ISR, each of them featuring advantages and shortcomings. The </w:t>
      </w:r>
      <w:r w:rsidR="004A7829" w:rsidRPr="004F249D">
        <w:rPr>
          <w:color w:val="auto"/>
        </w:rPr>
        <w:t xml:space="preserve">major drawbacks of the </w:t>
      </w:r>
      <w:r w:rsidR="00B02AC8" w:rsidRPr="004F249D">
        <w:rPr>
          <w:color w:val="auto"/>
        </w:rPr>
        <w:t>most commonly used porcine coronary and rabbit iliac artery models</w:t>
      </w:r>
      <w:r w:rsidR="004A7829" w:rsidRPr="004F249D">
        <w:rPr>
          <w:color w:val="auto"/>
        </w:rPr>
        <w:t>, albeit developing lesions markedly similar to humans after stent implantation</w:t>
      </w:r>
      <w:r w:rsidR="00BB6633" w:rsidRPr="004F249D">
        <w:fldChar w:fldCharType="begin"/>
      </w:r>
      <w:r w:rsidR="00D942E7" w:rsidRPr="004F249D">
        <w:instrText xml:space="preserve"> ADDIN EN.CITE &lt;EndNote&gt;&lt;Cite&gt;&lt;Author&gt;Perkins&lt;/Author&gt;&lt;Year&gt;2010&lt;/Year&gt;&lt;RecNum&gt;809&lt;/RecNum&gt;&lt;DisplayText&gt;&lt;style face="superscript"&gt;4,5&lt;/style&gt;&lt;/DisplayText&gt;&lt;record&gt;&lt;rec-number&gt;809&lt;/rec-number&gt;&lt;foreign-keys&gt;&lt;key app="EN" db-id="x2ezx9sz4zade9epzae5weez2005v9vpw29x"&gt;809&lt;/key&gt;&lt;/foreign-keys&gt;&lt;ref-type name="Journal Article"&gt;17&lt;/ref-type&gt;&lt;contributors&gt;&lt;authors&gt;&lt;author&gt;Perkins, L. E.&lt;/author&gt;&lt;/authors&gt;&lt;/contributors&gt;&lt;titles&gt;&lt;title&gt;Preclinical models of restenosis and their application in the evaluation of drug-eluting stent systems&lt;/title&gt;&lt;secondary-title&gt;Vet Pathol&lt;/secondary-title&gt;&lt;/titles&gt;&lt;pages&gt;58-76&lt;/pages&gt;&lt;volume&gt;47&lt;/volume&gt;&lt;number&gt;1&lt;/number&gt;&lt;dates&gt;&lt;year&gt;2010&lt;/year&gt;&lt;/dates&gt;&lt;isbn&gt;1544-2217 (Electronic)&amp;#xD;0300-9858 (Linking)&lt;/isbn&gt;&lt;work-type&gt;Research Support, Non-U S Gov&amp;apos;t&amp;#xD;Review&lt;/work-type&gt;&lt;urls&gt;&lt;/urls&gt;&lt;/record&gt;&lt;/Cite&gt;&lt;Cite&gt;&lt;Author&gt;Kim&lt;/Author&gt;&lt;Year&gt;2000&lt;/Year&gt;&lt;RecNum&gt;810&lt;/RecNum&gt;&lt;record&gt;&lt;rec-number&gt;810&lt;/rec-number&gt;&lt;foreign-keys&gt;&lt;key app="EN" db-id="x2ezx9sz4zade9epzae5weez2005v9vpw29x"&gt;810&lt;/key&gt;&lt;/foreign-keys&gt;&lt;ref-type name="Journal Article"&gt;17&lt;/ref-type&gt;&lt;contributors&gt;&lt;authors&gt;&lt;author&gt;Kim, W. H.&lt;/author&gt;&lt;author&gt;Hong, M. K.&lt;/author&gt;&lt;author&gt;Virmani, R.&lt;/author&gt;&lt;author&gt;Kornowski, R.&lt;/author&gt;&lt;author&gt;Jones, R.&lt;/author&gt;&lt;author&gt;Leon, M. B.&lt;/author&gt;&lt;/authors&gt;&lt;/contributors&gt;&lt;titles&gt;&lt;title&gt;Histopathologic analysis of in-stent neointimal regression in a porcine coronary model&lt;/title&gt;&lt;secondary-title&gt;Coron Artery Dis&lt;/secondary-title&gt;&lt;/titles&gt;&lt;pages&gt;273-7&lt;/pages&gt;&lt;volume&gt;11&lt;/volume&gt;&lt;number&gt;3&lt;/number&gt;&lt;dates&gt;&lt;year&gt;2000&lt;/year&gt;&lt;/dates&gt;&lt;isbn&gt;0954-6928 (Print)&amp;#xD;0954-6928 (Linking)&lt;/isbn&gt;&lt;work-type&gt;Research Support, Non-U S Gov&amp;apos;t&lt;/work-type&gt;&lt;urls&gt;&lt;/urls&gt;&lt;/record&gt;&lt;/Cite&gt;&lt;/EndNote&gt;</w:instrText>
      </w:r>
      <w:r w:rsidR="00BB6633" w:rsidRPr="004F249D">
        <w:fldChar w:fldCharType="separate"/>
      </w:r>
      <w:hyperlink w:anchor="_ENREF_4" w:tooltip="Perkins, 2010 #809" w:history="1">
        <w:r w:rsidR="00C31FD3" w:rsidRPr="004F249D">
          <w:rPr>
            <w:noProof/>
            <w:vertAlign w:val="superscript"/>
          </w:rPr>
          <w:t>4</w:t>
        </w:r>
      </w:hyperlink>
      <w:r w:rsidR="00D942E7" w:rsidRPr="004F249D">
        <w:rPr>
          <w:noProof/>
          <w:vertAlign w:val="superscript"/>
        </w:rPr>
        <w:t>,</w:t>
      </w:r>
      <w:hyperlink w:anchor="_ENREF_5" w:tooltip="Kim, 2000 #810" w:history="1">
        <w:r w:rsidR="00C31FD3" w:rsidRPr="004F249D">
          <w:rPr>
            <w:noProof/>
            <w:vertAlign w:val="superscript"/>
          </w:rPr>
          <w:t>5</w:t>
        </w:r>
      </w:hyperlink>
      <w:r w:rsidR="00BB6633" w:rsidRPr="004F249D">
        <w:fldChar w:fldCharType="end"/>
      </w:r>
      <w:hyperlink w:anchor="_ENREF_4" w:tooltip="Kim, 2000 #810" w:history="1"/>
      <w:r w:rsidR="004A7829" w:rsidRPr="004F249D">
        <w:rPr>
          <w:color w:val="auto"/>
        </w:rPr>
        <w:t xml:space="preserve">, are large animal and housing costs which brings up logistical difficulties </w:t>
      </w:r>
      <w:r w:rsidR="00BB6633" w:rsidRPr="004F249D">
        <w:rPr>
          <w:color w:val="auto"/>
        </w:rPr>
        <w:t xml:space="preserve">especially </w:t>
      </w:r>
      <w:r w:rsidR="004A7829" w:rsidRPr="004F249D">
        <w:rPr>
          <w:color w:val="auto"/>
        </w:rPr>
        <w:t xml:space="preserve">in long-term studies, as well as limitations in handling and equipment. Furthermore, availability of antibodies to cellular proteins of swine and rabbits is limited. </w:t>
      </w:r>
      <w:r w:rsidR="003B5040" w:rsidRPr="004F249D">
        <w:rPr>
          <w:color w:val="auto"/>
        </w:rPr>
        <w:t>On the other hand, m</w:t>
      </w:r>
      <w:r w:rsidR="00BB6633" w:rsidRPr="004F249D">
        <w:rPr>
          <w:color w:val="auto"/>
        </w:rPr>
        <w:t>urine models</w:t>
      </w:r>
      <w:r w:rsidR="003B5040" w:rsidRPr="004F249D">
        <w:rPr>
          <w:color w:val="auto"/>
        </w:rPr>
        <w:t xml:space="preserve"> provide </w:t>
      </w:r>
      <w:r w:rsidR="00BB6633" w:rsidRPr="004F249D">
        <w:rPr>
          <w:color w:val="auto"/>
        </w:rPr>
        <w:t>the</w:t>
      </w:r>
      <w:r w:rsidR="004A7829" w:rsidRPr="004F249D">
        <w:rPr>
          <w:color w:val="auto"/>
        </w:rPr>
        <w:t xml:space="preserve"> major advantages of </w:t>
      </w:r>
      <w:r w:rsidR="00D421E5" w:rsidRPr="004F249D">
        <w:rPr>
          <w:color w:val="auto"/>
        </w:rPr>
        <w:t>high throughput and</w:t>
      </w:r>
      <w:r w:rsidR="004A7829" w:rsidRPr="004F249D">
        <w:rPr>
          <w:color w:val="auto"/>
        </w:rPr>
        <w:t xml:space="preserve"> reproducibility, </w:t>
      </w:r>
      <w:r w:rsidR="00D421E5" w:rsidRPr="004F249D">
        <w:rPr>
          <w:color w:val="auto"/>
        </w:rPr>
        <w:t xml:space="preserve">as well as </w:t>
      </w:r>
      <w:r w:rsidR="004A7829" w:rsidRPr="004F249D">
        <w:rPr>
          <w:color w:val="auto"/>
        </w:rPr>
        <w:t>ease of handling, ho</w:t>
      </w:r>
      <w:r w:rsidR="00D421E5" w:rsidRPr="004F249D">
        <w:rPr>
          <w:color w:val="auto"/>
        </w:rPr>
        <w:t>u</w:t>
      </w:r>
      <w:r w:rsidR="004A7829" w:rsidRPr="004F249D">
        <w:rPr>
          <w:color w:val="auto"/>
        </w:rPr>
        <w:t xml:space="preserve">sing, and </w:t>
      </w:r>
      <w:r w:rsidR="00D421E5" w:rsidRPr="004F249D">
        <w:rPr>
          <w:color w:val="auto"/>
        </w:rPr>
        <w:t xml:space="preserve">therefore </w:t>
      </w:r>
      <w:r w:rsidR="004A7829" w:rsidRPr="004F249D">
        <w:rPr>
          <w:color w:val="auto"/>
        </w:rPr>
        <w:t xml:space="preserve">cost-effectiveness. </w:t>
      </w:r>
      <w:r w:rsidR="00D421E5" w:rsidRPr="004F249D">
        <w:rPr>
          <w:color w:val="auto"/>
        </w:rPr>
        <w:t xml:space="preserve">Furthermore, a higher number of antibodies are available. </w:t>
      </w:r>
      <w:r w:rsidR="00695247" w:rsidRPr="004F249D">
        <w:rPr>
          <w:color w:val="auto"/>
        </w:rPr>
        <w:t>However, while</w:t>
      </w:r>
      <w:r w:rsidR="00BB6633" w:rsidRPr="004F249D">
        <w:rPr>
          <w:color w:val="auto"/>
        </w:rPr>
        <w:t xml:space="preserve"> a</w:t>
      </w:r>
      <w:r w:rsidR="00D421E5" w:rsidRPr="004F249D">
        <w:rPr>
          <w:color w:val="auto"/>
        </w:rPr>
        <w:t xml:space="preserve">polipoprotein E-deficient </w:t>
      </w:r>
      <w:r w:rsidRPr="004F249D">
        <w:rPr>
          <w:color w:val="auto"/>
        </w:rPr>
        <w:t>(</w:t>
      </w:r>
      <w:proofErr w:type="spellStart"/>
      <w:r w:rsidR="403F0CFA" w:rsidRPr="004F249D">
        <w:rPr>
          <w:color w:val="auto"/>
        </w:rPr>
        <w:t>apoE</w:t>
      </w:r>
      <w:proofErr w:type="spellEnd"/>
      <w:r w:rsidR="403F0CFA" w:rsidRPr="004F249D">
        <w:rPr>
          <w:color w:val="auto"/>
          <w:vertAlign w:val="superscript"/>
        </w:rPr>
        <w:t>-/-</w:t>
      </w:r>
      <w:r w:rsidRPr="004F249D">
        <w:rPr>
          <w:color w:val="auto"/>
        </w:rPr>
        <w:t>)</w:t>
      </w:r>
      <w:r w:rsidR="403F0CFA" w:rsidRPr="004F249D">
        <w:rPr>
          <w:color w:val="auto"/>
        </w:rPr>
        <w:t xml:space="preserve"> </w:t>
      </w:r>
      <w:r w:rsidR="00D421E5" w:rsidRPr="004F249D">
        <w:rPr>
          <w:color w:val="auto"/>
        </w:rPr>
        <w:t>mice have been broadly used for the study of atherosclerosis</w:t>
      </w:r>
      <w:hyperlink w:anchor="_ENREF_6" w:tooltip="Plump, 1992 #820" w:history="1">
        <w:r w:rsidR="00C31FD3" w:rsidRPr="004F249D">
          <w:rPr>
            <w:color w:val="auto"/>
          </w:rPr>
          <w:fldChar w:fldCharType="begin">
            <w:fldData xml:space="preserve">PEVuZE5vdGU+PENpdGU+PEF1dGhvcj5QbHVtcDwvQXV0aG9yPjxZZWFyPjE5OTI8L1llYXI+PFJl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</w:fldData>
          </w:fldChar>
        </w:r>
        <w:r w:rsidR="00C31FD3" w:rsidRPr="004F249D">
          <w:rPr>
            <w:color w:val="auto"/>
          </w:rPr>
          <w:instrText xml:space="preserve"> ADDIN EN.CITE </w:instrText>
        </w:r>
        <w:r w:rsidR="00C31FD3" w:rsidRPr="004F249D">
          <w:rPr>
            <w:color w:val="auto"/>
          </w:rPr>
          <w:fldChar w:fldCharType="begin">
            <w:fldData xml:space="preserve">PEVuZE5vdGU+PENpdGU+PEF1dGhvcj5QbHVtcDwvQXV0aG9yPjxZZWFyPjE5OTI8L1llYXI+PFJl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</w:fldData>
          </w:fldChar>
        </w:r>
        <w:r w:rsidR="00C31FD3" w:rsidRPr="004F249D">
          <w:rPr>
            <w:color w:val="auto"/>
          </w:rPr>
          <w:instrText xml:space="preserve"> ADDIN EN.CITE.DATA </w:instrText>
        </w:r>
        <w:r w:rsidR="00C31FD3" w:rsidRPr="004F249D">
          <w:rPr>
            <w:color w:val="auto"/>
          </w:rPr>
        </w:r>
        <w:r w:rsidR="00C31FD3" w:rsidRPr="004F249D">
          <w:rPr>
            <w:color w:val="auto"/>
          </w:rPr>
          <w:fldChar w:fldCharType="end"/>
        </w:r>
        <w:r w:rsidR="00C31FD3" w:rsidRPr="004F249D">
          <w:rPr>
            <w:color w:val="auto"/>
          </w:rPr>
        </w:r>
        <w:r w:rsidR="00C31FD3" w:rsidRPr="004F249D">
          <w:rPr>
            <w:color w:val="auto"/>
          </w:rPr>
          <w:fldChar w:fldCharType="separate"/>
        </w:r>
        <w:r w:rsidR="00C31FD3" w:rsidRPr="004F249D">
          <w:rPr>
            <w:noProof/>
            <w:color w:val="auto"/>
            <w:vertAlign w:val="superscript"/>
          </w:rPr>
          <w:t>6-8</w:t>
        </w:r>
        <w:r w:rsidR="00C31FD3" w:rsidRPr="004F249D">
          <w:rPr>
            <w:color w:val="auto"/>
          </w:rPr>
          <w:fldChar w:fldCharType="end"/>
        </w:r>
      </w:hyperlink>
      <w:hyperlink w:anchor="_ENREF_3" w:tooltip="Knowles, 2000 #814" w:history="1"/>
      <w:r w:rsidR="00BB6633" w:rsidRPr="004F249D">
        <w:rPr>
          <w:color w:val="auto"/>
        </w:rPr>
        <w:t>, they are unsuitable for the study of ISR as stents have to be miniaturized to be implanted into mice, potentially changing the stents’ mechanic</w:t>
      </w:r>
      <w:r w:rsidR="003B5040" w:rsidRPr="004F249D">
        <w:rPr>
          <w:color w:val="auto"/>
        </w:rPr>
        <w:t>al</w:t>
      </w:r>
      <w:r w:rsidR="00BB6633" w:rsidRPr="004F249D">
        <w:rPr>
          <w:color w:val="auto"/>
        </w:rPr>
        <w:t xml:space="preserve"> properties. Moreover, the aortic wall of mice measures between 50 µm in young</w:t>
      </w:r>
      <w:r w:rsidR="00360292" w:rsidRPr="004F249D">
        <w:rPr>
          <w:color w:val="auto"/>
        </w:rPr>
        <w:t xml:space="preserve"> mice</w:t>
      </w:r>
      <w:r w:rsidR="00BB6633" w:rsidRPr="004F249D">
        <w:rPr>
          <w:color w:val="auto"/>
        </w:rPr>
        <w:t xml:space="preserve"> and 85 µm in old mice</w:t>
      </w:r>
      <w:hyperlink w:anchor="_ENREF_9" w:tooltip="Wheeler, 2015 #835" w:history="1">
        <w:r w:rsidR="00C31FD3" w:rsidRPr="004F249D">
          <w:rPr>
            <w:color w:val="auto"/>
          </w:rPr>
          <w:fldChar w:fldCharType="begin"/>
        </w:r>
        <w:r w:rsidR="00C31FD3" w:rsidRPr="004F249D">
          <w:rPr>
            <w:color w:val="auto"/>
          </w:rPr>
          <w:instrText xml:space="preserve"> ADDIN EN.CITE &lt;EndNote&gt;&lt;Cite&gt;&lt;Author&gt;Wheeler&lt;/Author&gt;&lt;Year&gt;2015&lt;/Year&gt;&lt;RecNum&gt;835&lt;/RecNum&gt;&lt;DisplayText&gt;&lt;style face="superscript"&gt;9&lt;/style&gt;&lt;/DisplayText&gt;&lt;record&gt;&lt;rec-number&gt;835&lt;/rec-number&gt;&lt;foreign-keys&gt;&lt;key app="EN" db-id="x2ezx9sz4zade9epzae5weez2005v9vpw29x"&gt;835&lt;/key&gt;&lt;/foreign-keys&gt;&lt;ref-type name="Journal Article"&gt;17&lt;/ref-type&gt;&lt;contributors&gt;&lt;authors&gt;&lt;author&gt;Wheeler, J. B.&lt;/author&gt;&lt;author&gt;Mukherjee, R.&lt;/author&gt;&lt;author&gt;Stroud, R. E.&lt;/author&gt;&lt;author&gt;Jones, J. A.&lt;/author&gt;&lt;author&gt;Ikonomidis, J. S.&lt;/author&gt;&lt;/authors&gt;&lt;/contributors&gt;&lt;titles&gt;&lt;title&gt;Relation of murine thoracic aortic structural and cellular changes with aging to passive and active mechanical properties&lt;/title&gt;&lt;secondary-title&gt;J Am Heart Assoc&lt;/secondary-title&gt;&lt;/titles&gt;&lt;pages&gt;001744&lt;/pages&gt;&lt;volume&gt;4&lt;/volume&gt;&lt;number&gt;3&lt;/number&gt;&lt;dates&gt;&lt;year&gt;2015&lt;/year&gt;&lt;/dates&gt;&lt;isbn&gt;2047-9980 (Electronic)&amp;#xD;2047-9980 (Linking)&lt;/isbn&gt;&lt;work-type&gt;Comparative Study&amp;#xD;Research Support, N I H , Extramural&amp;#xD;Research Support, U S Gov&amp;apos;t, Non-P H S&lt;/work-type&gt;&lt;urls&gt;&lt;/urls&gt;&lt;/record&gt;&lt;/Cite&gt;&lt;/EndNote&gt;</w:instrText>
        </w:r>
        <w:r w:rsidR="00C31FD3" w:rsidRPr="004F249D">
          <w:rPr>
            <w:color w:val="auto"/>
          </w:rPr>
          <w:fldChar w:fldCharType="separate"/>
        </w:r>
        <w:r w:rsidR="00C31FD3" w:rsidRPr="004F249D">
          <w:rPr>
            <w:noProof/>
            <w:color w:val="auto"/>
            <w:vertAlign w:val="superscript"/>
          </w:rPr>
          <w:t>9</w:t>
        </w:r>
        <w:r w:rsidR="00C31FD3" w:rsidRPr="004F249D">
          <w:rPr>
            <w:color w:val="auto"/>
          </w:rPr>
          <w:fldChar w:fldCharType="end"/>
        </w:r>
      </w:hyperlink>
      <w:r w:rsidR="00BB6633" w:rsidRPr="004F249D">
        <w:t>, and stents have to be deployed using pressure levels as low as 2 atm</w:t>
      </w:r>
      <w:r w:rsidR="00695247" w:rsidRPr="004F249D">
        <w:t xml:space="preserve">, which might lead to </w:t>
      </w:r>
      <w:proofErr w:type="spellStart"/>
      <w:r w:rsidR="00695247" w:rsidRPr="004F249D">
        <w:t>malapposition</w:t>
      </w:r>
      <w:proofErr w:type="spellEnd"/>
      <w:r w:rsidR="000B7BE5" w:rsidRPr="004F249D">
        <w:t xml:space="preserve"> of the stent</w:t>
      </w:r>
      <w:hyperlink w:anchor="_ENREF_10" w:tooltip="Rodriguez-Menocal, 2010 #831" w:history="1">
        <w:r w:rsidR="00C31FD3" w:rsidRPr="004F249D">
          <w:fldChar w:fldCharType="begin"/>
        </w:r>
        <w:r w:rsidR="00C31FD3" w:rsidRPr="004F249D">
          <w:instrText xml:space="preserve"> ADDIN EN.CITE &lt;EndNote&gt;&lt;Cite&gt;&lt;Author&gt;Rodriguez-Menocal&lt;/Author&gt;&lt;Year&gt;2010&lt;/Year&gt;&lt;RecNum&gt;831&lt;/RecNum&gt;&lt;DisplayText&gt;&lt;style face="superscript"&gt;10&lt;/style&gt;&lt;/DisplayText&gt;&lt;record&gt;&lt;rec-number&gt;831&lt;/rec-number&gt;&lt;foreign-keys&gt;&lt;key app="EN" db-id="x2ezx9sz4zade9epzae5weez2005v9vpw29x"&gt;831&lt;/key&gt;&lt;/foreign-keys&gt;&lt;ref-type name="Journal Article"&gt;17&lt;/ref-type&gt;&lt;contributors&gt;&lt;authors&gt;&lt;author&gt;Rodriguez-Menocal, L.&lt;/author&gt;&lt;author&gt;Wei, Y.&lt;/author&gt;&lt;author&gt;Pham, S. M.&lt;/author&gt;&lt;author&gt;St-Pierre, M.&lt;/author&gt;&lt;author&gt;Li, S.&lt;/author&gt;&lt;author&gt;Webster, K.&lt;/author&gt;&lt;author&gt;Goldschmidt-Clermont, P.&lt;/author&gt;&lt;author&gt;Vazquez-Padron, R. I.&lt;/author&gt;&lt;/authors&gt;&lt;/contributors&gt;&lt;titles&gt;&lt;title&gt;A novel mouse model of in-stent restenosis&lt;/title&gt;&lt;secondary-title&gt;Atherosclerosis&lt;/secondary-title&gt;&lt;/titles&gt;&lt;periodical&gt;&lt;full-title&gt;Atherosclerosis&lt;/full-title&gt;&lt;/periodical&gt;&lt;pages&gt;359-66&lt;/pages&gt;&lt;volume&gt;209&lt;/volume&gt;&lt;number&gt;2&lt;/number&gt;&lt;dates&gt;&lt;year&gt;2010&lt;/year&gt;&lt;/dates&gt;&lt;isbn&gt;1879-1484 (Electronic)&amp;#xD;0021-9150 (Linking)&lt;/isbn&gt;&lt;work-type&gt;Research Support, N I H , Extramural&amp;#xD;Research Support, U S Gov&amp;apos;t, Non-P H S&lt;/work-type&gt;&lt;urls&gt;&lt;/urls&gt;&lt;/record&gt;&lt;/Cite&gt;&lt;/EndNote&gt;</w:instrText>
        </w:r>
        <w:r w:rsidR="00C31FD3" w:rsidRPr="004F249D">
          <w:fldChar w:fldCharType="separate"/>
        </w:r>
        <w:r w:rsidR="00C31FD3" w:rsidRPr="004F249D">
          <w:rPr>
            <w:noProof/>
            <w:vertAlign w:val="superscript"/>
          </w:rPr>
          <w:t>10</w:t>
        </w:r>
        <w:r w:rsidR="00C31FD3" w:rsidRPr="004F249D">
          <w:fldChar w:fldCharType="end"/>
        </w:r>
      </w:hyperlink>
      <w:r w:rsidR="00695247" w:rsidRPr="004F249D">
        <w:t xml:space="preserve">. </w:t>
      </w:r>
      <w:r w:rsidR="000B7BE5" w:rsidRPr="004F249D">
        <w:t xml:space="preserve">Rats, however, allow for the implantation of commercially available human coronary stents, </w:t>
      </w:r>
      <w:r w:rsidR="004E53E0" w:rsidRPr="004F249D">
        <w:t>and demonstrate a vascular healing course similar to larger animals after aortic stent implantation,</w:t>
      </w:r>
      <w:r w:rsidR="000B7BE5" w:rsidRPr="004F249D">
        <w:t xml:space="preserve"> first reported by </w:t>
      </w:r>
      <w:proofErr w:type="spellStart"/>
      <w:r w:rsidR="000B7BE5" w:rsidRPr="004F249D">
        <w:t>Langeveld</w:t>
      </w:r>
      <w:proofErr w:type="spellEnd"/>
      <w:r w:rsidR="000B7BE5" w:rsidRPr="004F249D">
        <w:t xml:space="preserve"> </w:t>
      </w:r>
      <w:r w:rsidR="003B5040" w:rsidRPr="004F249D">
        <w:t>et al</w:t>
      </w:r>
      <w:r w:rsidR="000B7BE5" w:rsidRPr="004F249D">
        <w:rPr>
          <w:i/>
          <w:iCs/>
        </w:rPr>
        <w:t>.</w:t>
      </w:r>
      <w:hyperlink w:anchor="_ENREF_11" w:tooltip="Langeveld, 2004 #823" w:history="1">
        <w:r w:rsidR="00C31FD3" w:rsidRPr="004F249D">
          <w:fldChar w:fldCharType="begin"/>
        </w:r>
        <w:r w:rsidR="00C31FD3" w:rsidRPr="004F249D">
          <w:instrText xml:space="preserve"> ADDIN EN.CITE &lt;EndNote&gt;&lt;Cite&gt;&lt;Author&gt;Langeveld&lt;/Author&gt;&lt;Year&gt;2004&lt;/Year&gt;&lt;RecNum&gt;823&lt;/RecNum&gt;&lt;DisplayText&gt;&lt;style face="superscript"&gt;11&lt;/style&gt;&lt;/DisplayText&gt;&lt;record&gt;&lt;rec-number&gt;823&lt;/rec-number&gt;&lt;foreign-keys&gt;&lt;key app="EN" db-id="x2ezx9sz4zade9epzae5weez2005v9vpw29x"&gt;823&lt;/key&gt;&lt;/foreign-keys&gt;&lt;ref-type name="Journal Article"&gt;17&lt;/ref-type&gt;&lt;contributors&gt;&lt;authors&gt;&lt;author&gt;Langeveld, B.&lt;/author&gt;&lt;author&gt;Roks, A. J.&lt;/author&gt;&lt;author&gt;Tio, R. A.&lt;/author&gt;&lt;author&gt;van Boven, A. J.&lt;/author&gt;&lt;author&gt;van der Want, J. J.&lt;/author&gt;&lt;author&gt;Henning, R. H.&lt;/author&gt;&lt;author&gt;van Beusekom, H. M.&lt;/author&gt;&lt;author&gt;van der Giessen, W. J.&lt;/author&gt;&lt;author&gt;Zijlstra, F.&lt;/author&gt;&lt;author&gt;van Gilst, W. H.&lt;/author&gt;&lt;/authors&gt;&lt;/contributors&gt;&lt;titles&gt;&lt;title&gt;Rat abdominal aorta stenting: a new and reliable small animal model for in-stent restenosis&lt;/title&gt;&lt;secondary-title&gt;J Vasc Res&lt;/secondary-title&gt;&lt;/titles&gt;&lt;pages&gt;377-86&lt;/pages&gt;&lt;volume&gt;41&lt;/volume&gt;&lt;number&gt;5&lt;/number&gt;&lt;dates&gt;&lt;year&gt;2004&lt;/year&gt;&lt;/dates&gt;&lt;isbn&gt;1018-1172 (Print)&amp;#xD;1018-1172 (Linking)&lt;/isbn&gt;&lt;work-type&gt;Research Support, Non-U S Gov&amp;apos;t&lt;/work-type&gt;&lt;urls&gt;&lt;/urls&gt;&lt;/record&gt;&lt;/Cite&gt;&lt;/EndNote&gt;</w:instrText>
        </w:r>
        <w:r w:rsidR="00C31FD3" w:rsidRPr="004F249D">
          <w:fldChar w:fldCharType="separate"/>
        </w:r>
        <w:r w:rsidR="00C31FD3" w:rsidRPr="004F249D">
          <w:rPr>
            <w:noProof/>
            <w:vertAlign w:val="superscript"/>
          </w:rPr>
          <w:t>11</w:t>
        </w:r>
        <w:r w:rsidR="00C31FD3" w:rsidRPr="004F249D">
          <w:fldChar w:fldCharType="end"/>
        </w:r>
      </w:hyperlink>
      <w:r w:rsidR="00E24583" w:rsidRPr="004F249D">
        <w:t xml:space="preserve">. This technique originally required </w:t>
      </w:r>
      <w:r w:rsidR="007374ED" w:rsidRPr="004F249D">
        <w:t>a trans-abdominal access, which necessitated a physical constriction of the aorta to achieve a temporary interruption of blood flow. To avoid the potentially associated vessel injury and inflammatory reactions, the technique was later refined by the introduction of a trans-</w:t>
      </w:r>
      <w:r w:rsidR="00921815" w:rsidRPr="004F249D">
        <w:t>iliac</w:t>
      </w:r>
      <w:r w:rsidR="007374ED" w:rsidRPr="004F249D">
        <w:t xml:space="preserve"> access, which additionally resulted in a higher survival rate of the animals</w:t>
      </w:r>
      <w:hyperlink w:anchor="_ENREF_12" w:tooltip="Oyamada, 2011 #825" w:history="1">
        <w:r w:rsidR="00C31FD3" w:rsidRPr="004F249D">
          <w:fldChar w:fldCharType="begin"/>
        </w:r>
        <w:r w:rsidR="00C31FD3" w:rsidRPr="004F249D">
          <w:instrText xml:space="preserve"> ADDIN EN.CITE &lt;EndNote&gt;&lt;Cite&gt;&lt;Author&gt;Oyamada&lt;/Author&gt;&lt;Year&gt;2011&lt;/Year&gt;&lt;RecNum&gt;825&lt;/RecNum&gt;&lt;DisplayText&gt;&lt;style face="superscript"&gt;12&lt;/style&gt;&lt;/DisplayText&gt;&lt;record&gt;&lt;rec-number&gt;825&lt;/rec-number&gt;&lt;foreign-keys&gt;&lt;key app="EN" db-id="x2ezx9sz4zade9epzae5weez2005v9vpw29x"&gt;825&lt;/key&gt;&lt;/foreign-keys&gt;&lt;ref-type name="Journal Article"&gt;17&lt;/ref-type&gt;&lt;contributors&gt;&lt;authors&gt;&lt;author&gt;Oyamada, S.&lt;/author&gt;&lt;author&gt;Ma, X.&lt;/author&gt;&lt;author&gt;Wu, T.&lt;/author&gt;&lt;author&gt;Robich, M. P.&lt;/author&gt;&lt;author&gt;Wu, H.&lt;/author&gt;&lt;author&gt;Wang, X.&lt;/author&gt;&lt;author&gt;Buchholz, B.&lt;/author&gt;&lt;author&gt;McCarthy, S.&lt;/author&gt;&lt;author&gt;Bianchi, C. F.&lt;/author&gt;&lt;author&gt;Sellke, F. W.&lt;/author&gt;&lt;author&gt;Laham, R.&lt;/author&gt;&lt;/authors&gt;&lt;/contributors&gt;&lt;titles&gt;&lt;title&gt;Trans-iliac rat aorta stenting: a novel high throughput preclinical stent model for restenosis and thrombosis&lt;/title&gt;&lt;secondary-title&gt;J Surg Res&lt;/secondary-title&gt;&lt;/titles&gt;&lt;pages&gt;9&lt;/pages&gt;&lt;volume&gt;166&lt;/volume&gt;&lt;number&gt;1&lt;/number&gt;&lt;dates&gt;&lt;year&gt;2011&lt;/year&gt;&lt;/dates&gt;&lt;isbn&gt;1095-8673 (Electronic)&amp;#xD;0022-4804 (Linking)&lt;/isbn&gt;&lt;work-type&gt;Research Support, Non-U S Gov&amp;apos;t&lt;/work-type&gt;&lt;urls&gt;&lt;/urls&gt;&lt;/record&gt;&lt;/Cite&gt;&lt;/EndNote&gt;</w:instrText>
        </w:r>
        <w:r w:rsidR="00C31FD3" w:rsidRPr="004F249D">
          <w:fldChar w:fldCharType="separate"/>
        </w:r>
        <w:r w:rsidR="00C31FD3" w:rsidRPr="004F249D">
          <w:rPr>
            <w:noProof/>
            <w:vertAlign w:val="superscript"/>
          </w:rPr>
          <w:t>12</w:t>
        </w:r>
        <w:r w:rsidR="00C31FD3" w:rsidRPr="004F249D">
          <w:fldChar w:fldCharType="end"/>
        </w:r>
      </w:hyperlink>
      <w:r w:rsidR="007374ED" w:rsidRPr="004F249D">
        <w:t>.</w:t>
      </w:r>
    </w:p>
    <w:p w14:paraId="7A0C7A95" w14:textId="77777777" w:rsidR="003B5040" w:rsidRPr="004F249D" w:rsidRDefault="003B5040" w:rsidP="004F249D">
      <w:pPr>
        <w:widowControl/>
      </w:pPr>
    </w:p>
    <w:p w14:paraId="23B0C960" w14:textId="47C9D3FD" w:rsidR="004107AA" w:rsidRPr="004F249D" w:rsidRDefault="004107AA" w:rsidP="004F249D">
      <w:pPr>
        <w:widowControl/>
      </w:pPr>
      <w:r w:rsidRPr="004F249D">
        <w:t>Because wildtype rats do not develop atherosclerotic lesions</w:t>
      </w:r>
      <w:hyperlink w:anchor="_ENREF_13" w:tooltip="Touchard, 2006 #808" w:history="1">
        <w:r w:rsidR="00C31FD3" w:rsidRPr="004F249D">
          <w:fldChar w:fldCharType="begin"/>
        </w:r>
        <w:r w:rsidR="00C31FD3" w:rsidRPr="004F249D">
          <w:instrText xml:space="preserve"> ADDIN EN.CITE &lt;EndNote&gt;&lt;Cite&gt;&lt;Author&gt;Touchard&lt;/Author&gt;&lt;Year&gt;2006&lt;/Year&gt;&lt;RecNum&gt;808&lt;/RecNum&gt;&lt;DisplayText&gt;&lt;style face="superscript"&gt;13&lt;/style&gt;&lt;/DisplayText&gt;&lt;record&gt;&lt;rec-number&gt;808&lt;/rec-number&gt;&lt;foreign-keys&gt;&lt;key app="EN" db-id="x2ezx9sz4zade9epzae5weez2005v9vpw29x"&gt;808&lt;/key&gt;&lt;/foreign-keys&gt;&lt;ref-type name="Journal Article"&gt;17&lt;/ref-type&gt;&lt;contributors&gt;&lt;authors&gt;&lt;author&gt;Touchard, A. G.&lt;/author&gt;&lt;author&gt;Schwartz, R. S.&lt;/author&gt;&lt;/authors&gt;&lt;/contributors&gt;&lt;titles&gt;&lt;title&gt;Preclinical restenosis models: challenges and successes&lt;/title&gt;&lt;secondary-title&gt;Toxicol Pathol&lt;/secondary-title&gt;&lt;/titles&gt;&lt;pages&gt;11-8&lt;/pages&gt;&lt;volume&gt;34&lt;/volume&gt;&lt;number&gt;1&lt;/number&gt;&lt;dates&gt;&lt;year&gt;2006&lt;/year&gt;&lt;/dates&gt;&lt;isbn&gt;0192-6233 (Print)&amp;#xD;0192-6233 (Linking)&lt;/isbn&gt;&lt;work-type&gt;Research Support, Non-U S Gov&amp;apos;t&amp;#xD;Review&lt;/work-type&gt;&lt;urls&gt;&lt;/urls&gt;&lt;/record&gt;&lt;/Cite&gt;&lt;/EndNote&gt;</w:instrText>
        </w:r>
        <w:r w:rsidR="00C31FD3" w:rsidRPr="004F249D">
          <w:fldChar w:fldCharType="separate"/>
        </w:r>
        <w:r w:rsidR="00C31FD3" w:rsidRPr="004F249D">
          <w:rPr>
            <w:noProof/>
            <w:vertAlign w:val="superscript"/>
          </w:rPr>
          <w:t>13</w:t>
        </w:r>
        <w:r w:rsidR="00C31FD3" w:rsidRPr="004F249D">
          <w:fldChar w:fldCharType="end"/>
        </w:r>
      </w:hyperlink>
      <w:r w:rsidRPr="004F249D">
        <w:t xml:space="preserve">, </w:t>
      </w:r>
      <w:proofErr w:type="spellStart"/>
      <w:r w:rsidRPr="004F249D">
        <w:t>apoE</w:t>
      </w:r>
      <w:proofErr w:type="spellEnd"/>
      <w:r w:rsidRPr="004F249D">
        <w:rPr>
          <w:vertAlign w:val="superscript"/>
        </w:rPr>
        <w:t>-/-</w:t>
      </w:r>
      <w:r w:rsidRPr="004F249D">
        <w:t xml:space="preserve"> rats have been generated using </w:t>
      </w:r>
      <w:r w:rsidR="00F366A0" w:rsidRPr="004F249D">
        <w:t xml:space="preserve">nuclease techniques such as </w:t>
      </w:r>
      <w:r w:rsidRPr="004F249D">
        <w:t>Transcription Activator-Like Effector Nuclease (TALEN)</w:t>
      </w:r>
      <w:hyperlink w:anchor="_ENREF_14" w:tooltip="Wei, 2015 #827" w:history="1">
        <w:r w:rsidR="00C31FD3" w:rsidRPr="004F249D">
          <w:fldChar w:fldCharType="begin"/>
        </w:r>
        <w:r w:rsidR="00C31FD3" w:rsidRPr="004F249D">
          <w:instrText xml:space="preserve"> ADDIN EN.CITE &lt;EndNote&gt;&lt;Cite&gt;&lt;Author&gt;Wei&lt;/Author&gt;&lt;Year&gt;2015&lt;/Year&gt;&lt;RecNum&gt;827&lt;/RecNum&gt;&lt;DisplayText&gt;&lt;style face="superscript"&gt;14&lt;/style&gt;&lt;/DisplayText&gt;&lt;record&gt;&lt;rec-number&gt;827&lt;/rec-number&gt;&lt;foreign-keys&gt;&lt;key app="EN" db-id="x2ezx9sz4zade9epzae5weez2005v9vpw29x"&gt;827&lt;/key&gt;&lt;/foreign-keys&gt;&lt;ref-type name="Journal Article"&gt;17&lt;/ref-type&gt;&lt;contributors&gt;&lt;authors&gt;&lt;author&gt;Wei, S.&lt;/author&gt;&lt;author&gt;Zhang, Y.&lt;/author&gt;&lt;author&gt;Su, L.&lt;/author&gt;&lt;author&gt;He, K.&lt;/author&gt;&lt;author&gt;Wang, Q.&lt;/author&gt;&lt;author&gt;Yang, D.&lt;/author&gt;&lt;author&gt;Yang, Y.&lt;/author&gt;&lt;author&gt;Ma, S.&lt;/author&gt;&lt;/authors&gt;&lt;/contributors&gt;&lt;titles&gt;&lt;title&gt;Apolipoprotein E-deficient rats develop atherosclerotic plaques in partially ligated carotid arteries&lt;/title&gt;&lt;secondary-title&gt;Atherosclerosis&lt;/secondary-title&gt;&lt;/titles&gt;&lt;periodical&gt;&lt;full-title&gt;Atherosclerosis&lt;/full-title&gt;&lt;/periodical&gt;&lt;pages&gt;589-92&lt;/pages&gt;&lt;volume&gt;243&lt;/volume&gt;&lt;number&gt;2&lt;/number&gt;&lt;dates&gt;&lt;year&gt;2015&lt;/year&gt;&lt;/dates&gt;&lt;isbn&gt;1879-1484 (Electronic)&amp;#xD;0021-9150 (Linking)&lt;/isbn&gt;&lt;work-type&gt;Research Support, Non-U S Gov&amp;apos;t&lt;/work-type&gt;&lt;urls&gt;&lt;/urls&gt;&lt;/record&gt;&lt;/Cite&gt;&lt;/EndNote&gt;</w:instrText>
        </w:r>
        <w:r w:rsidR="00C31FD3" w:rsidRPr="004F249D">
          <w:fldChar w:fldCharType="separate"/>
        </w:r>
        <w:r w:rsidR="00C31FD3" w:rsidRPr="004F249D">
          <w:rPr>
            <w:noProof/>
            <w:vertAlign w:val="superscript"/>
          </w:rPr>
          <w:t>14</w:t>
        </w:r>
        <w:r w:rsidR="00C31FD3" w:rsidRPr="004F249D">
          <w:fldChar w:fldCharType="end"/>
        </w:r>
      </w:hyperlink>
      <w:r w:rsidRPr="004F249D">
        <w:t>, Clustered Regularly Interspaced Short Palindromic Repeats (CRISPR/Cas9)</w:t>
      </w:r>
      <w:hyperlink w:anchor="_ENREF_15" w:tooltip="Zhao, 2018 #1474" w:history="1">
        <w:r w:rsidR="00C31FD3" w:rsidRPr="004F249D">
          <w:fldChar w:fldCharType="begin"/>
        </w:r>
        <w:r w:rsidR="00C31FD3" w:rsidRPr="004F249D">
          <w:instrText xml:space="preserve"> ADDIN EN.CITE &lt;EndNote&gt;&lt;Cite&gt;&lt;Author&gt;Zhao&lt;/Author&gt;&lt;Year&gt;2018&lt;/Year&gt;&lt;RecNum&gt;1474&lt;/RecNum&gt;&lt;DisplayText&gt;&lt;style face="superscript"&gt;15&lt;/style&gt;&lt;/DisplayText&gt;&lt;record&gt;&lt;rec-number&gt;1474&lt;/rec-number&gt;&lt;foreign-keys&gt;&lt;key app="EN" db-id="x2ezx9sz4zade9epzae5weez2005v9vpw29x"&gt;1474&lt;/key&gt;&lt;/foreign-keys&gt;&lt;ref-type name="Journal Article"&gt;17&lt;/ref-type&gt;&lt;contributors&gt;&lt;authors&gt;&lt;author&gt;Zhao, Y.&lt;/author&gt;&lt;author&gt;Yang, Y.&lt;/author&gt;&lt;author&gt;Xing, R.&lt;/author&gt;&lt;author&gt;Cui, X.&lt;/author&gt;&lt;author&gt;Xiao, Y.&lt;/author&gt;&lt;author&gt;Xie, L.&lt;/author&gt;&lt;author&gt;You, P.&lt;/author&gt;&lt;author&gt;Wang, T.&lt;/author&gt;&lt;author&gt;Zeng, L.&lt;/author&gt;&lt;author&gt;Peng, W.&lt;/author&gt;&lt;author&gt;Li, D.&lt;/author&gt;&lt;author&gt;Chen, H.&lt;/author&gt;&lt;author&gt;Liu, M.&lt;/author&gt;&lt;/authors&gt;&lt;/contributors&gt;&lt;titles&gt;&lt;title&gt;Hyperlipidemia induces typical atherosclerosis development in Ldlr and Apoe deficient rats&lt;/title&gt;&lt;secondary-title&gt;Atherosclerosis&lt;/secondary-title&gt;&lt;/titles&gt;&lt;periodical&gt;&lt;full-title&gt;Atherosclerosis&lt;/full-title&gt;&lt;/periodical&gt;&lt;pages&gt;26-35&lt;/pages&gt;&lt;volume&gt;271&lt;/volume&gt;&lt;dates&gt;&lt;year&gt;2018&lt;/year&gt;&lt;/dates&gt;&lt;isbn&gt;1879-1484 (Electronic)&amp;#xD;0021-9150 (Linking)&lt;/isbn&gt;&lt;work-type&gt;Comparative Study&amp;#xD;Research Support, Non-U S Gov&amp;apos;t&lt;/work-type&gt;&lt;urls&gt;&lt;/urls&gt;&lt;/record&gt;&lt;/Cite&gt;&lt;/EndNote&gt;</w:instrText>
        </w:r>
        <w:r w:rsidR="00C31FD3" w:rsidRPr="004F249D">
          <w:fldChar w:fldCharType="separate"/>
        </w:r>
        <w:r w:rsidR="00C31FD3" w:rsidRPr="004F249D">
          <w:rPr>
            <w:noProof/>
            <w:vertAlign w:val="superscript"/>
          </w:rPr>
          <w:t>15</w:t>
        </w:r>
        <w:r w:rsidR="00C31FD3" w:rsidRPr="004F249D">
          <w:fldChar w:fldCharType="end"/>
        </w:r>
      </w:hyperlink>
      <w:r w:rsidR="00D20971" w:rsidRPr="004F249D">
        <w:t>,</w:t>
      </w:r>
      <w:r w:rsidRPr="004F249D">
        <w:t xml:space="preserve"> and Zinc Finger (ZF)</w:t>
      </w:r>
      <w:hyperlink w:anchor="_ENREF_16" w:tooltip="Ekuni, 2014 #826" w:history="1">
        <w:r w:rsidR="00C31FD3" w:rsidRPr="004F249D">
          <w:fldChar w:fldCharType="begin"/>
        </w:r>
        <w:r w:rsidR="00C31FD3" w:rsidRPr="004F249D">
          <w:instrText xml:space="preserve"> ADDIN EN.CITE &lt;EndNote&gt;&lt;Cite&gt;&lt;Author&gt;Ekuni&lt;/Author&gt;&lt;Year&gt;2014&lt;/Year&gt;&lt;RecNum&gt;826&lt;/RecNum&gt;&lt;DisplayText&gt;&lt;style face="superscript"&gt;16&lt;/style&gt;&lt;/DisplayText&gt;&lt;record&gt;&lt;rec-number&gt;826&lt;/rec-number&gt;&lt;foreign-keys&gt;&lt;key app="EN" db-id="x2ezx9sz4zade9epzae5weez2005v9vpw29x"&gt;826&lt;/key&gt;&lt;/foreign-keys&gt;&lt;ref-type name="Journal Article"&gt;17&lt;/ref-type&gt;&lt;contributors&gt;&lt;authors&gt;&lt;author&gt;Ekuni, D.&lt;/author&gt;&lt;author&gt;Yoneda, T.&lt;/author&gt;&lt;author&gt;Endo, Y.&lt;/author&gt;&lt;author&gt;Kasuyama, K.&lt;/author&gt;&lt;author&gt;Irie, K.&lt;/author&gt;&lt;author&gt;Mizutani, S.&lt;/author&gt;&lt;author&gt;Azuma, T.&lt;/author&gt;&lt;author&gt;Tomofuji, T.&lt;/author&gt;&lt;author&gt;Morita, M.&lt;/author&gt;&lt;/authors&gt;&lt;/contributors&gt;&lt;titles&gt;&lt;title&gt;Occlusal disharmony accelerates the initiation of atherosclerosis in apoE knockout rats&lt;/title&gt;&lt;secondary-title&gt;Lipids Health Dis&lt;/secondary-title&gt;&lt;/titles&gt;&lt;pages&gt;13-144&lt;/pages&gt;&lt;volume&gt;13&lt;/volume&gt;&lt;number&gt;144&lt;/number&gt;&lt;dates&gt;&lt;year&gt;2014&lt;/year&gt;&lt;/dates&gt;&lt;isbn&gt;1476-511X (Electronic)&amp;#xD;1476-511X (Linking)&lt;/isbn&gt;&lt;work-type&gt;Research Support, Non-U S Gov&amp;apos;t&lt;/work-type&gt;&lt;urls&gt;&lt;/urls&gt;&lt;/record&gt;&lt;/Cite&gt;&lt;/EndNote&gt;</w:instrText>
        </w:r>
        <w:r w:rsidR="00C31FD3" w:rsidRPr="004F249D">
          <w:fldChar w:fldCharType="separate"/>
        </w:r>
        <w:r w:rsidR="00C31FD3" w:rsidRPr="004F249D">
          <w:rPr>
            <w:noProof/>
            <w:vertAlign w:val="superscript"/>
          </w:rPr>
          <w:t>16</w:t>
        </w:r>
        <w:r w:rsidR="00C31FD3" w:rsidRPr="004F249D">
          <w:fldChar w:fldCharType="end"/>
        </w:r>
      </w:hyperlink>
      <w:r w:rsidR="00F366A0" w:rsidRPr="004F249D">
        <w:t xml:space="preserve">. </w:t>
      </w:r>
      <w:proofErr w:type="spellStart"/>
      <w:r w:rsidR="00F366A0" w:rsidRPr="004F249D">
        <w:rPr>
          <w:color w:val="auto"/>
        </w:rPr>
        <w:t>ApoE</w:t>
      </w:r>
      <w:proofErr w:type="spellEnd"/>
      <w:r w:rsidR="00F366A0" w:rsidRPr="004F249D">
        <w:rPr>
          <w:color w:val="auto"/>
          <w:vertAlign w:val="superscript"/>
        </w:rPr>
        <w:t>-/-</w:t>
      </w:r>
      <w:r w:rsidR="00F366A0" w:rsidRPr="004F249D">
        <w:rPr>
          <w:color w:val="auto"/>
        </w:rPr>
        <w:t xml:space="preserve"> rats </w:t>
      </w:r>
      <w:r w:rsidR="00360292" w:rsidRPr="004F249D">
        <w:rPr>
          <w:color w:val="auto"/>
        </w:rPr>
        <w:t xml:space="preserve">have been </w:t>
      </w:r>
      <w:r w:rsidR="00F366A0" w:rsidRPr="004F249D">
        <w:rPr>
          <w:color w:val="auto"/>
        </w:rPr>
        <w:t xml:space="preserve">commercially available since 2011. </w:t>
      </w:r>
      <w:r w:rsidR="00F366A0" w:rsidRPr="004F249D">
        <w:t xml:space="preserve">Providing an atherogenic background, </w:t>
      </w:r>
      <w:proofErr w:type="spellStart"/>
      <w:r w:rsidR="00F366A0" w:rsidRPr="004F249D">
        <w:t>apoE</w:t>
      </w:r>
      <w:proofErr w:type="spellEnd"/>
      <w:r w:rsidR="00F366A0" w:rsidRPr="004F249D">
        <w:rPr>
          <w:vertAlign w:val="superscript"/>
        </w:rPr>
        <w:t>-/-</w:t>
      </w:r>
      <w:r w:rsidR="00F366A0" w:rsidRPr="004F249D">
        <w:t xml:space="preserve"> rats allow for a more realistic evaluation of human-sized coronary stents, especially with regards to ISR.</w:t>
      </w:r>
      <w:r w:rsidR="00D92137">
        <w:t xml:space="preserve"> </w:t>
      </w:r>
    </w:p>
    <w:p w14:paraId="37235497" w14:textId="77777777" w:rsidR="00FF1B9B" w:rsidRPr="004F249D" w:rsidRDefault="00FF1B9B" w:rsidP="004F249D">
      <w:pPr>
        <w:widowControl/>
      </w:pPr>
    </w:p>
    <w:p w14:paraId="0DC25D14" w14:textId="280FF1E5" w:rsidR="00D15131" w:rsidRPr="004F249D" w:rsidRDefault="00732D88" w:rsidP="004F249D">
      <w:pPr>
        <w:widowControl/>
      </w:pPr>
      <w:r w:rsidRPr="004F249D">
        <w:rPr>
          <w:color w:val="auto"/>
        </w:rPr>
        <w:lastRenderedPageBreak/>
        <w:t xml:space="preserve">Herein, we describe the method </w:t>
      </w:r>
      <w:r w:rsidR="00C07363" w:rsidRPr="004F249D">
        <w:rPr>
          <w:color w:val="auto"/>
        </w:rPr>
        <w:t xml:space="preserve">via the transfemoral access route and </w:t>
      </w:r>
      <w:r w:rsidRPr="004F249D">
        <w:rPr>
          <w:color w:val="auto"/>
        </w:rPr>
        <w:t xml:space="preserve">using a commercially available thin-strut cobalt-chromium </w:t>
      </w:r>
      <w:r w:rsidR="004A7EF3" w:rsidRPr="004F249D">
        <w:rPr>
          <w:color w:val="auto"/>
        </w:rPr>
        <w:t xml:space="preserve">drug-eluting </w:t>
      </w:r>
      <w:r w:rsidRPr="004F249D">
        <w:rPr>
          <w:color w:val="auto"/>
        </w:rPr>
        <w:t>stent (</w:t>
      </w:r>
      <w:r w:rsidR="004A7EF3" w:rsidRPr="004F249D">
        <w:rPr>
          <w:color w:val="auto"/>
        </w:rPr>
        <w:t>DES</w:t>
      </w:r>
      <w:r w:rsidRPr="004F249D">
        <w:rPr>
          <w:color w:val="auto"/>
        </w:rPr>
        <w:t>), however</w:t>
      </w:r>
      <w:r w:rsidR="00360292" w:rsidRPr="004F249D">
        <w:rPr>
          <w:color w:val="auto"/>
        </w:rPr>
        <w:t>,</w:t>
      </w:r>
      <w:r w:rsidRPr="004F249D">
        <w:rPr>
          <w:color w:val="auto"/>
        </w:rPr>
        <w:t xml:space="preserve"> it can also be applied for the study of other stent types, such as </w:t>
      </w:r>
      <w:r w:rsidR="004A7EF3" w:rsidRPr="004F249D">
        <w:rPr>
          <w:color w:val="auto"/>
        </w:rPr>
        <w:t xml:space="preserve">bare metal </w:t>
      </w:r>
      <w:r w:rsidRPr="004F249D">
        <w:rPr>
          <w:color w:val="auto"/>
        </w:rPr>
        <w:t>stents (</w:t>
      </w:r>
      <w:r w:rsidR="004A7EF3" w:rsidRPr="004F249D">
        <w:rPr>
          <w:color w:val="auto"/>
        </w:rPr>
        <w:t>BMS</w:t>
      </w:r>
      <w:r w:rsidRPr="004F249D">
        <w:rPr>
          <w:color w:val="auto"/>
        </w:rPr>
        <w:t>)</w:t>
      </w:r>
      <w:r w:rsidR="00C07363" w:rsidRPr="004F249D">
        <w:rPr>
          <w:color w:val="auto"/>
        </w:rPr>
        <w:t xml:space="preserve"> or biodegradable stents</w:t>
      </w:r>
      <w:r w:rsidRPr="004F249D">
        <w:rPr>
          <w:color w:val="auto"/>
        </w:rPr>
        <w:t xml:space="preserve">. </w:t>
      </w:r>
    </w:p>
    <w:p w14:paraId="73F1952B" w14:textId="77777777" w:rsidR="00FD1E97" w:rsidRPr="004F249D" w:rsidRDefault="00FD1E97" w:rsidP="004F249D">
      <w:pPr>
        <w:widowControl/>
        <w:rPr>
          <w:b/>
        </w:rPr>
      </w:pPr>
    </w:p>
    <w:p w14:paraId="15F4754E" w14:textId="1D6500EC" w:rsidR="006305D7" w:rsidRPr="004F249D" w:rsidRDefault="006305D7" w:rsidP="004F249D">
      <w:pPr>
        <w:widowControl/>
        <w:rPr>
          <w:color w:val="808080" w:themeColor="background1" w:themeShade="80"/>
        </w:rPr>
      </w:pPr>
      <w:bookmarkStart w:id="0" w:name="_Hlk38884454"/>
      <w:r w:rsidRPr="004F249D">
        <w:rPr>
          <w:b/>
        </w:rPr>
        <w:t>PROTOCOL:</w:t>
      </w:r>
      <w:r w:rsidRPr="004F249D">
        <w:t xml:space="preserve"> </w:t>
      </w:r>
    </w:p>
    <w:p w14:paraId="1552827E" w14:textId="4949E8D5" w:rsidR="001C1E49" w:rsidRPr="004F249D" w:rsidRDefault="00386435" w:rsidP="004F249D">
      <w:pPr>
        <w:pStyle w:val="NormalWeb"/>
        <w:widowControl/>
        <w:spacing w:before="0" w:beforeAutospacing="0" w:after="0" w:afterAutospacing="0"/>
        <w:rPr>
          <w:b/>
        </w:rPr>
      </w:pPr>
      <w:r w:rsidRPr="004F249D">
        <w:rPr>
          <w:color w:val="auto"/>
        </w:rPr>
        <w:t>The experiments were performed in accordance with the German animal welfare law (</w:t>
      </w:r>
      <w:proofErr w:type="spellStart"/>
      <w:r w:rsidRPr="004F249D">
        <w:rPr>
          <w:color w:val="auto"/>
        </w:rPr>
        <w:t>TSchG</w:t>
      </w:r>
      <w:proofErr w:type="spellEnd"/>
      <w:r w:rsidRPr="004F249D">
        <w:rPr>
          <w:color w:val="auto"/>
        </w:rPr>
        <w:t xml:space="preserve">) and Directive 2010/63/EU pertaining to the protection of animals used for scientific purposes. The official approval for this study was granted by the Governmental Animal Care and Use Committee (Protocol No.: </w:t>
      </w:r>
      <w:r w:rsidR="00451A1D" w:rsidRPr="004F249D">
        <w:rPr>
          <w:color w:val="auto"/>
        </w:rPr>
        <w:t xml:space="preserve">AZ </w:t>
      </w:r>
      <w:r w:rsidR="00451A1D" w:rsidRPr="004F249D">
        <w:rPr>
          <w:color w:val="auto"/>
          <w:lang w:val="en"/>
        </w:rPr>
        <w:t>87-51.</w:t>
      </w:r>
      <w:proofErr w:type="gramStart"/>
      <w:r w:rsidR="00451A1D" w:rsidRPr="004F249D">
        <w:rPr>
          <w:color w:val="auto"/>
          <w:lang w:val="en"/>
        </w:rPr>
        <w:t>04.2010.A</w:t>
      </w:r>
      <w:proofErr w:type="gramEnd"/>
      <w:r w:rsidR="00451A1D" w:rsidRPr="004F249D">
        <w:rPr>
          <w:color w:val="auto"/>
          <w:lang w:val="en"/>
        </w:rPr>
        <w:t>065</w:t>
      </w:r>
      <w:r w:rsidRPr="004F249D">
        <w:rPr>
          <w:color w:val="auto"/>
        </w:rPr>
        <w:t xml:space="preserve">; </w:t>
      </w:r>
      <w:proofErr w:type="spellStart"/>
      <w:r w:rsidRPr="004F249D">
        <w:rPr>
          <w:color w:val="auto"/>
        </w:rPr>
        <w:t>Landesamt</w:t>
      </w:r>
      <w:proofErr w:type="spellEnd"/>
      <w:r w:rsidRPr="004F249D">
        <w:rPr>
          <w:color w:val="auto"/>
        </w:rPr>
        <w:t xml:space="preserve"> </w:t>
      </w:r>
      <w:proofErr w:type="spellStart"/>
      <w:r w:rsidRPr="004F249D">
        <w:rPr>
          <w:color w:val="auto"/>
        </w:rPr>
        <w:t>für</w:t>
      </w:r>
      <w:proofErr w:type="spellEnd"/>
      <w:r w:rsidRPr="004F249D">
        <w:rPr>
          <w:color w:val="auto"/>
        </w:rPr>
        <w:t xml:space="preserve"> </w:t>
      </w:r>
      <w:proofErr w:type="spellStart"/>
      <w:r w:rsidRPr="004F249D">
        <w:rPr>
          <w:color w:val="auto"/>
        </w:rPr>
        <w:t>Natur</w:t>
      </w:r>
      <w:proofErr w:type="spellEnd"/>
      <w:r w:rsidRPr="004F249D">
        <w:rPr>
          <w:color w:val="auto"/>
        </w:rPr>
        <w:t xml:space="preserve">, Umwelt und </w:t>
      </w:r>
      <w:proofErr w:type="spellStart"/>
      <w:r w:rsidRPr="004F249D">
        <w:rPr>
          <w:color w:val="auto"/>
        </w:rPr>
        <w:t>Verbraucherschutz</w:t>
      </w:r>
      <w:proofErr w:type="spellEnd"/>
      <w:r w:rsidRPr="004F249D">
        <w:rPr>
          <w:color w:val="auto"/>
        </w:rPr>
        <w:t xml:space="preserve"> Nordrhein-Westfalen, Recklinghausen, Germany). The study protocol complied with the Guide for the Care and Use of Laboratory Animals. Postoperative pain treatment is based on the recommendations of the German Society for Laboratory Animal Science (GV-SOLAS) as well as Initiative Veterinary Pain Therapy. </w:t>
      </w:r>
    </w:p>
    <w:p w14:paraId="4BFA2296" w14:textId="77777777" w:rsidR="00386435" w:rsidRPr="004F249D" w:rsidRDefault="00386435" w:rsidP="004F249D">
      <w:pPr>
        <w:pStyle w:val="NormalWeb"/>
        <w:widowControl/>
        <w:spacing w:before="0" w:beforeAutospacing="0" w:after="0" w:afterAutospacing="0"/>
        <w:rPr>
          <w:b/>
        </w:rPr>
      </w:pPr>
    </w:p>
    <w:p w14:paraId="1964EBB9" w14:textId="67A82BF7" w:rsidR="00386487" w:rsidRPr="004F249D" w:rsidRDefault="00386487" w:rsidP="004F249D">
      <w:pPr>
        <w:pStyle w:val="NormalWeb"/>
        <w:widowControl/>
        <w:numPr>
          <w:ilvl w:val="0"/>
          <w:numId w:val="27"/>
        </w:numPr>
        <w:spacing w:before="0" w:beforeAutospacing="0" w:after="0" w:afterAutospacing="0"/>
        <w:rPr>
          <w:b/>
        </w:rPr>
      </w:pPr>
      <w:r w:rsidRPr="004F249D">
        <w:rPr>
          <w:b/>
        </w:rPr>
        <w:t xml:space="preserve">Basic </w:t>
      </w:r>
      <w:r w:rsidR="00A93D2C" w:rsidRPr="004F249D">
        <w:rPr>
          <w:b/>
        </w:rPr>
        <w:t>techniques and common procedures</w:t>
      </w:r>
    </w:p>
    <w:p w14:paraId="6D78FA0B" w14:textId="77777777" w:rsidR="00472A4D" w:rsidRPr="004F249D" w:rsidRDefault="00472A4D" w:rsidP="004F249D">
      <w:pPr>
        <w:pStyle w:val="NormalWeb"/>
        <w:widowControl/>
        <w:spacing w:before="0" w:beforeAutospacing="0" w:after="0" w:afterAutospacing="0"/>
        <w:rPr>
          <w:b/>
        </w:rPr>
      </w:pPr>
    </w:p>
    <w:p w14:paraId="468B7BDF" w14:textId="7994AD44" w:rsidR="00C31CC0" w:rsidRPr="004F249D" w:rsidRDefault="403F0CFA" w:rsidP="004F249D">
      <w:pPr>
        <w:pStyle w:val="NormalWeb"/>
        <w:widowControl/>
        <w:numPr>
          <w:ilvl w:val="1"/>
          <w:numId w:val="27"/>
        </w:numPr>
        <w:spacing w:before="0" w:beforeAutospacing="0" w:after="0" w:afterAutospacing="0"/>
      </w:pPr>
      <w:r w:rsidRPr="004F249D">
        <w:t xml:space="preserve">Use homozygous </w:t>
      </w:r>
      <w:proofErr w:type="spellStart"/>
      <w:r w:rsidRPr="004F249D">
        <w:t>apoE</w:t>
      </w:r>
      <w:proofErr w:type="spellEnd"/>
      <w:r w:rsidRPr="004F249D">
        <w:rPr>
          <w:vertAlign w:val="superscript"/>
        </w:rPr>
        <w:t>-/-</w:t>
      </w:r>
      <w:r w:rsidRPr="004F249D">
        <w:t xml:space="preserve"> Sprague-Dawley rats.</w:t>
      </w:r>
      <w:r w:rsidR="004B6CD2" w:rsidRPr="004F249D">
        <w:t xml:space="preserve"> </w:t>
      </w:r>
      <w:r w:rsidRPr="004F249D">
        <w:t>Identify the genotype of each animal by using standard methods</w:t>
      </w:r>
      <w:hyperlink w:anchor="_ENREF_17" w:tooltip="Bhattacharya, 2019 #1388" w:history="1">
        <w:r w:rsidR="00C31FD3" w:rsidRPr="004F249D">
          <w:fldChar w:fldCharType="begin"/>
        </w:r>
        <w:r w:rsidR="00C31FD3" w:rsidRPr="004F249D">
          <w:instrText xml:space="preserve"> ADDIN EN.CITE &lt;EndNote&gt;&lt;Cite&gt;&lt;Author&gt;Bhattacharya&lt;/Author&gt;&lt;Year&gt;2019&lt;/Year&gt;&lt;RecNum&gt;1388&lt;/RecNum&gt;&lt;DisplayText&gt;&lt;style face="superscript"&gt;17&lt;/style&gt;&lt;/DisplayText&gt;&lt;record&gt;&lt;rec-number&gt;1388&lt;/rec-number&gt;&lt;foreign-keys&gt;&lt;key app="EN" db-id="x2ezx9sz4zade9epzae5weez2005v9vpw29x"&gt;1388&lt;/key&gt;&lt;/foreign-keys&gt;&lt;ref-type name="Journal Article"&gt;17&lt;/ref-type&gt;&lt;contributors&gt;&lt;authors&gt;&lt;author&gt;Bhattacharya, D.&lt;/author&gt;&lt;author&gt;Van Meir, E. G.&lt;/author&gt;&lt;/authors&gt;&lt;/contributors&gt;&lt;titles&gt;&lt;title&gt;A simple genotyping method to detect small CRISPR-Cas9 induced indels by agarose gel electrophoresis&lt;/title&gt;&lt;secondary-title&gt;Sci Rep&lt;/secondary-title&gt;&lt;/titles&gt;&lt;pages&gt;019-39950&lt;/pages&gt;&lt;volume&gt;9&lt;/volume&gt;&lt;number&gt;1&lt;/number&gt;&lt;dates&gt;&lt;year&gt;2019&lt;/year&gt;&lt;/dates&gt;&lt;isbn&gt;2045-2322 (Electronic)&amp;#xD;2045-2322 (Linking)&lt;/isbn&gt;&lt;urls&gt;&lt;/urls&gt;&lt;/record&gt;&lt;/Cite&gt;&lt;/EndNote&gt;</w:instrText>
        </w:r>
        <w:r w:rsidR="00C31FD3" w:rsidRPr="004F249D">
          <w:fldChar w:fldCharType="separate"/>
        </w:r>
        <w:r w:rsidR="00C31FD3" w:rsidRPr="004F249D">
          <w:rPr>
            <w:noProof/>
            <w:vertAlign w:val="superscript"/>
          </w:rPr>
          <w:t>17</w:t>
        </w:r>
        <w:r w:rsidR="00C31FD3" w:rsidRPr="004F249D">
          <w:fldChar w:fldCharType="end"/>
        </w:r>
      </w:hyperlink>
      <w:r w:rsidRPr="004F249D">
        <w:t xml:space="preserve">. </w:t>
      </w:r>
    </w:p>
    <w:p w14:paraId="7B709926" w14:textId="77777777" w:rsidR="008A37FD" w:rsidRPr="004F249D" w:rsidRDefault="008A37FD" w:rsidP="004F249D">
      <w:pPr>
        <w:pStyle w:val="NormalWeb"/>
        <w:widowControl/>
        <w:spacing w:before="0" w:beforeAutospacing="0" w:after="0" w:afterAutospacing="0"/>
      </w:pPr>
    </w:p>
    <w:p w14:paraId="73080620" w14:textId="60F110F2" w:rsidR="0039080B" w:rsidRPr="004F249D" w:rsidRDefault="26E9E68C" w:rsidP="004F249D">
      <w:pPr>
        <w:pStyle w:val="NormalWeb"/>
        <w:widowControl/>
        <w:numPr>
          <w:ilvl w:val="1"/>
          <w:numId w:val="27"/>
        </w:numPr>
        <w:spacing w:before="0" w:beforeAutospacing="0" w:after="0" w:afterAutospacing="0"/>
      </w:pPr>
      <w:r w:rsidRPr="004F249D">
        <w:t>Keep the animals under identical conditions (21</w:t>
      </w:r>
      <w:r w:rsidR="00A93D2C">
        <w:t xml:space="preserve"> </w:t>
      </w:r>
      <w:r w:rsidRPr="004F249D">
        <w:rPr>
          <w:lang w:val="en"/>
        </w:rPr>
        <w:t>°C ± 2</w:t>
      </w:r>
      <w:r w:rsidR="00A93D2C">
        <w:rPr>
          <w:lang w:val="en"/>
        </w:rPr>
        <w:t xml:space="preserve"> </w:t>
      </w:r>
      <w:r w:rsidRPr="004F249D">
        <w:rPr>
          <w:lang w:val="en"/>
        </w:rPr>
        <w:t xml:space="preserve">°C, 60% ± 5% humidity, and a </w:t>
      </w:r>
      <w:r w:rsidR="00DE5AA6" w:rsidRPr="004F249D">
        <w:rPr>
          <w:lang w:val="en"/>
        </w:rPr>
        <w:t>12</w:t>
      </w:r>
      <w:r w:rsidR="00A93D2C">
        <w:rPr>
          <w:lang w:val="en"/>
        </w:rPr>
        <w:t xml:space="preserve"> </w:t>
      </w:r>
      <w:r w:rsidR="00DE5AA6" w:rsidRPr="004F249D">
        <w:rPr>
          <w:lang w:val="en"/>
        </w:rPr>
        <w:t>h</w:t>
      </w:r>
      <w:r w:rsidRPr="004F249D">
        <w:rPr>
          <w:lang w:val="en"/>
        </w:rPr>
        <w:t xml:space="preserve"> light/dark cycle) and ensure free access to water and food. </w:t>
      </w:r>
    </w:p>
    <w:p w14:paraId="41751F2D" w14:textId="77777777" w:rsidR="008A37FD" w:rsidRPr="004F249D" w:rsidRDefault="008A37FD" w:rsidP="004F249D">
      <w:pPr>
        <w:pStyle w:val="ListParagraph"/>
        <w:widowControl/>
        <w:ind w:left="0"/>
      </w:pPr>
    </w:p>
    <w:p w14:paraId="56CB63BC" w14:textId="01661AB7" w:rsidR="00386487" w:rsidRPr="004F249D" w:rsidRDefault="6714A046" w:rsidP="004F249D">
      <w:pPr>
        <w:pStyle w:val="NormalWeb"/>
        <w:widowControl/>
        <w:numPr>
          <w:ilvl w:val="1"/>
          <w:numId w:val="27"/>
        </w:numPr>
        <w:spacing w:before="0" w:beforeAutospacing="0" w:after="0" w:afterAutospacing="0"/>
      </w:pPr>
      <w:r w:rsidRPr="004F249D">
        <w:t>Carry out all procedures under clean but nonsterile conditions.</w:t>
      </w:r>
    </w:p>
    <w:p w14:paraId="4C71EC42" w14:textId="77777777" w:rsidR="008A37FD" w:rsidRPr="004F249D" w:rsidRDefault="008A37FD" w:rsidP="004F249D">
      <w:pPr>
        <w:pStyle w:val="NormalWeb"/>
        <w:widowControl/>
        <w:spacing w:before="0" w:beforeAutospacing="0" w:after="0" w:afterAutospacing="0"/>
      </w:pPr>
    </w:p>
    <w:p w14:paraId="53BDFD96" w14:textId="77777777" w:rsidR="005F5B26" w:rsidRPr="004F249D" w:rsidRDefault="6714A046" w:rsidP="004F249D">
      <w:pPr>
        <w:pStyle w:val="NormalWeb"/>
        <w:widowControl/>
        <w:numPr>
          <w:ilvl w:val="1"/>
          <w:numId w:val="27"/>
        </w:numPr>
        <w:spacing w:before="0" w:beforeAutospacing="0" w:after="0" w:afterAutospacing="0"/>
      </w:pPr>
      <w:r w:rsidRPr="004F249D">
        <w:t xml:space="preserve">Once the rat is anesthetized, perform all procedures under a surgical microscope at a magnification of 16x. </w:t>
      </w:r>
    </w:p>
    <w:p w14:paraId="34CA0831" w14:textId="77777777" w:rsidR="008A37FD" w:rsidRPr="004F249D" w:rsidRDefault="008A37FD" w:rsidP="004F249D">
      <w:pPr>
        <w:pStyle w:val="NormalWeb"/>
        <w:widowControl/>
        <w:spacing w:before="0" w:beforeAutospacing="0" w:after="0" w:afterAutospacing="0"/>
      </w:pPr>
    </w:p>
    <w:p w14:paraId="3AB6389D" w14:textId="41136705" w:rsidR="005F5B26" w:rsidRPr="004F249D" w:rsidRDefault="6714A046" w:rsidP="004F249D">
      <w:pPr>
        <w:pStyle w:val="NormalWeb"/>
        <w:widowControl/>
        <w:numPr>
          <w:ilvl w:val="1"/>
          <w:numId w:val="27"/>
        </w:numPr>
        <w:spacing w:before="0" w:beforeAutospacing="0" w:after="0" w:afterAutospacing="0"/>
      </w:pPr>
      <w:r w:rsidRPr="004F249D">
        <w:t>Use cotton swabs for compression hemostasis. Gauze swabs (5</w:t>
      </w:r>
      <w:r w:rsidR="00A93D2C">
        <w:t xml:space="preserve"> cm</w:t>
      </w:r>
      <w:r w:rsidRPr="004F249D">
        <w:t xml:space="preserve"> x 5 cm) soaked with lactated Ringer solution are helpful to keep the groin moist. </w:t>
      </w:r>
    </w:p>
    <w:p w14:paraId="58E43594" w14:textId="77777777" w:rsidR="008A37FD" w:rsidRPr="004F249D" w:rsidRDefault="008A37FD" w:rsidP="004F249D">
      <w:pPr>
        <w:pStyle w:val="ListParagraph"/>
        <w:widowControl/>
        <w:ind w:left="0"/>
      </w:pPr>
    </w:p>
    <w:p w14:paraId="23F56848" w14:textId="7D233201" w:rsidR="001C4873" w:rsidRPr="004F249D" w:rsidRDefault="6714A046" w:rsidP="004F249D">
      <w:pPr>
        <w:pStyle w:val="NormalWeb"/>
        <w:widowControl/>
        <w:numPr>
          <w:ilvl w:val="1"/>
          <w:numId w:val="27"/>
        </w:numPr>
        <w:spacing w:before="0" w:beforeAutospacing="0" w:after="0" w:afterAutospacing="0"/>
      </w:pPr>
      <w:r w:rsidRPr="004F249D">
        <w:t xml:space="preserve">Follow waste disposal regulations to dispose used materials. </w:t>
      </w:r>
    </w:p>
    <w:p w14:paraId="685BB288" w14:textId="77777777" w:rsidR="009E3B65" w:rsidRPr="004F249D" w:rsidRDefault="009E3B65" w:rsidP="004F249D">
      <w:pPr>
        <w:pStyle w:val="NormalWeb"/>
        <w:widowControl/>
        <w:spacing w:before="0" w:beforeAutospacing="0" w:after="0" w:afterAutospacing="0"/>
      </w:pPr>
    </w:p>
    <w:p w14:paraId="18AE47F5" w14:textId="05A941C3" w:rsidR="0073698D" w:rsidRPr="004F249D" w:rsidRDefault="0073698D" w:rsidP="004F249D">
      <w:pPr>
        <w:pStyle w:val="NormalWeb"/>
        <w:widowControl/>
        <w:numPr>
          <w:ilvl w:val="0"/>
          <w:numId w:val="27"/>
        </w:numPr>
        <w:spacing w:before="0" w:beforeAutospacing="0" w:after="0" w:afterAutospacing="0"/>
        <w:rPr>
          <w:b/>
          <w:highlight w:val="yellow"/>
        </w:rPr>
      </w:pPr>
      <w:r w:rsidRPr="004F249D">
        <w:rPr>
          <w:b/>
          <w:highlight w:val="yellow"/>
        </w:rPr>
        <w:t>Preparations</w:t>
      </w:r>
      <w:r w:rsidR="001C4873" w:rsidRPr="004F249D">
        <w:rPr>
          <w:b/>
          <w:highlight w:val="yellow"/>
        </w:rPr>
        <w:t xml:space="preserve"> before </w:t>
      </w:r>
      <w:r w:rsidR="00A93D2C">
        <w:rPr>
          <w:b/>
          <w:highlight w:val="yellow"/>
        </w:rPr>
        <w:t>s</w:t>
      </w:r>
      <w:r w:rsidR="001C4873" w:rsidRPr="004F249D">
        <w:rPr>
          <w:b/>
          <w:highlight w:val="yellow"/>
        </w:rPr>
        <w:t>urgery</w:t>
      </w:r>
    </w:p>
    <w:p w14:paraId="04E29921" w14:textId="77777777" w:rsidR="008A37FD" w:rsidRPr="004F249D" w:rsidRDefault="008A37FD" w:rsidP="004F249D">
      <w:pPr>
        <w:pStyle w:val="NormalWeb"/>
        <w:widowControl/>
        <w:spacing w:before="0" w:beforeAutospacing="0" w:after="0" w:afterAutospacing="0"/>
        <w:rPr>
          <w:b/>
          <w:highlight w:val="yellow"/>
        </w:rPr>
      </w:pPr>
    </w:p>
    <w:p w14:paraId="631242DE" w14:textId="169B5257" w:rsidR="00050362" w:rsidRPr="004F249D" w:rsidRDefault="26E9E68C" w:rsidP="004F249D">
      <w:pPr>
        <w:pStyle w:val="NormalWeb"/>
        <w:widowControl/>
        <w:numPr>
          <w:ilvl w:val="1"/>
          <w:numId w:val="27"/>
        </w:numPr>
        <w:spacing w:before="0" w:beforeAutospacing="0" w:after="0" w:afterAutospacing="0"/>
        <w:rPr>
          <w:highlight w:val="yellow"/>
        </w:rPr>
      </w:pPr>
      <w:r w:rsidRPr="004F249D">
        <w:rPr>
          <w:highlight w:val="yellow"/>
        </w:rPr>
        <w:t xml:space="preserve">Prepare the veterinary drugs before starting the operation. Keep all solutions </w:t>
      </w:r>
      <w:r w:rsidR="00A93D2C">
        <w:rPr>
          <w:highlight w:val="yellow"/>
        </w:rPr>
        <w:t>at</w:t>
      </w:r>
      <w:r w:rsidRPr="004F249D">
        <w:rPr>
          <w:highlight w:val="yellow"/>
        </w:rPr>
        <w:t xml:space="preserve"> room temperature, unless otherwise indicated. </w:t>
      </w:r>
    </w:p>
    <w:p w14:paraId="3BD30B02" w14:textId="77777777" w:rsidR="008A37FD" w:rsidRPr="00A93D2C" w:rsidRDefault="008A37FD" w:rsidP="004F249D">
      <w:pPr>
        <w:pStyle w:val="NormalWeb"/>
        <w:widowControl/>
        <w:spacing w:before="0" w:beforeAutospacing="0" w:after="0" w:afterAutospacing="0"/>
      </w:pPr>
    </w:p>
    <w:p w14:paraId="67596A64" w14:textId="110E3753" w:rsidR="00221569" w:rsidRPr="004F249D" w:rsidRDefault="00F9202D" w:rsidP="004F249D">
      <w:pPr>
        <w:pStyle w:val="NormalWeb"/>
        <w:widowControl/>
        <w:numPr>
          <w:ilvl w:val="1"/>
          <w:numId w:val="27"/>
        </w:numPr>
        <w:spacing w:before="0" w:beforeAutospacing="0" w:after="0" w:afterAutospacing="0"/>
        <w:rPr>
          <w:highlight w:val="yellow"/>
        </w:rPr>
      </w:pPr>
      <w:r w:rsidRPr="00A93D2C">
        <w:t>A</w:t>
      </w:r>
      <w:r w:rsidR="26E9E68C" w:rsidRPr="00A93D2C">
        <w:t xml:space="preserve">nesthetize the rat with an intraperitoneal injection of 100 mg/kg </w:t>
      </w:r>
      <w:r w:rsidR="00A93D2C" w:rsidRPr="00A93D2C">
        <w:t>body weight (</w:t>
      </w:r>
      <w:r w:rsidR="26E9E68C" w:rsidRPr="00A93D2C">
        <w:t>BW</w:t>
      </w:r>
      <w:r w:rsidR="00A93D2C" w:rsidRPr="00A93D2C">
        <w:t>)</w:t>
      </w:r>
      <w:r w:rsidR="26E9E68C" w:rsidRPr="00A93D2C">
        <w:t xml:space="preserve"> (S)-ketamine and 8 mg/kg BW xylazine.</w:t>
      </w:r>
    </w:p>
    <w:p w14:paraId="5C7E0912" w14:textId="77777777" w:rsidR="008A37FD" w:rsidRPr="004F249D" w:rsidRDefault="008A37FD" w:rsidP="004F249D">
      <w:pPr>
        <w:pStyle w:val="NormalWeb"/>
        <w:widowControl/>
        <w:spacing w:before="0" w:beforeAutospacing="0" w:after="0" w:afterAutospacing="0"/>
        <w:rPr>
          <w:highlight w:val="yellow"/>
        </w:rPr>
      </w:pPr>
    </w:p>
    <w:p w14:paraId="024558C1" w14:textId="451B92A1" w:rsidR="00F850B9" w:rsidRPr="004F249D" w:rsidRDefault="6C74734A" w:rsidP="004F249D">
      <w:pPr>
        <w:pStyle w:val="NormalWeb"/>
        <w:widowControl/>
        <w:numPr>
          <w:ilvl w:val="1"/>
          <w:numId w:val="27"/>
        </w:numPr>
        <w:spacing w:before="0" w:beforeAutospacing="0" w:after="0" w:afterAutospacing="0"/>
        <w:rPr>
          <w:highlight w:val="yellow"/>
        </w:rPr>
      </w:pPr>
      <w:r w:rsidRPr="004F249D">
        <w:rPr>
          <w:highlight w:val="yellow"/>
        </w:rPr>
        <w:t>Assess the rat’</w:t>
      </w:r>
      <w:r w:rsidR="00360292" w:rsidRPr="004F249D">
        <w:rPr>
          <w:highlight w:val="yellow"/>
        </w:rPr>
        <w:t>s</w:t>
      </w:r>
      <w:r w:rsidRPr="004F249D">
        <w:rPr>
          <w:highlight w:val="yellow"/>
        </w:rPr>
        <w:t xml:space="preserve"> weight using a weighing scale.</w:t>
      </w:r>
    </w:p>
    <w:p w14:paraId="0A8EE84F" w14:textId="77777777" w:rsidR="008A37FD" w:rsidRPr="004F249D" w:rsidRDefault="008A37FD" w:rsidP="004F249D">
      <w:pPr>
        <w:pStyle w:val="NormalWeb"/>
        <w:widowControl/>
        <w:spacing w:before="0" w:beforeAutospacing="0" w:after="0" w:afterAutospacing="0"/>
        <w:rPr>
          <w:highlight w:val="yellow"/>
        </w:rPr>
      </w:pPr>
    </w:p>
    <w:p w14:paraId="611CBE5C" w14:textId="38037D25" w:rsidR="004A7EF3" w:rsidRPr="004F249D" w:rsidRDefault="26E9E68C" w:rsidP="004F249D">
      <w:pPr>
        <w:pStyle w:val="NormalWeb"/>
        <w:widowControl/>
        <w:numPr>
          <w:ilvl w:val="1"/>
          <w:numId w:val="27"/>
        </w:numPr>
        <w:spacing w:before="0" w:beforeAutospacing="0" w:after="0" w:afterAutospacing="0"/>
        <w:rPr>
          <w:highlight w:val="yellow"/>
        </w:rPr>
      </w:pPr>
      <w:r w:rsidRPr="004F249D">
        <w:rPr>
          <w:highlight w:val="yellow"/>
        </w:rPr>
        <w:t xml:space="preserve">Place the rat on a heating </w:t>
      </w:r>
      <w:r w:rsidR="00DE5AA6" w:rsidRPr="004F249D">
        <w:rPr>
          <w:highlight w:val="yellow"/>
        </w:rPr>
        <w:t>pad and</w:t>
      </w:r>
      <w:r w:rsidRPr="004F249D">
        <w:rPr>
          <w:highlight w:val="yellow"/>
        </w:rPr>
        <w:t xml:space="preserve"> fix the upper and lower limbs using medical tape. </w:t>
      </w:r>
      <w:r w:rsidR="00154BEE" w:rsidRPr="004F249D">
        <w:rPr>
          <w:highlight w:val="yellow"/>
        </w:rPr>
        <w:t xml:space="preserve">Position the rat with its left hind limb fully extended and as </w:t>
      </w:r>
      <w:r w:rsidR="00FF1B9B" w:rsidRPr="004F249D">
        <w:rPr>
          <w:highlight w:val="yellow"/>
        </w:rPr>
        <w:t xml:space="preserve">much </w:t>
      </w:r>
      <w:r w:rsidR="00154BEE" w:rsidRPr="004F249D">
        <w:rPr>
          <w:highlight w:val="yellow"/>
        </w:rPr>
        <w:t xml:space="preserve">in line with its spine as possible </w:t>
      </w:r>
      <w:proofErr w:type="gramStart"/>
      <w:r w:rsidR="00154BEE" w:rsidRPr="004F249D">
        <w:rPr>
          <w:highlight w:val="yellow"/>
        </w:rPr>
        <w:t>so as to</w:t>
      </w:r>
      <w:proofErr w:type="gramEnd"/>
      <w:r w:rsidR="00154BEE" w:rsidRPr="004F249D">
        <w:rPr>
          <w:highlight w:val="yellow"/>
        </w:rPr>
        <w:t xml:space="preserve"> </w:t>
      </w:r>
      <w:r w:rsidR="00154BEE" w:rsidRPr="004F249D">
        <w:rPr>
          <w:highlight w:val="yellow"/>
        </w:rPr>
        <w:lastRenderedPageBreak/>
        <w:t xml:space="preserve">create a straight line between femoral artery and aorta. This will facilitate advancing the balloon-mounted stent through the aortic bifurcation. </w:t>
      </w:r>
    </w:p>
    <w:p w14:paraId="317511DF" w14:textId="77777777" w:rsidR="008A37FD" w:rsidRPr="004F249D" w:rsidRDefault="008A37FD" w:rsidP="004F249D">
      <w:pPr>
        <w:pStyle w:val="NormalWeb"/>
        <w:widowControl/>
        <w:spacing w:before="0" w:beforeAutospacing="0" w:after="0" w:afterAutospacing="0"/>
        <w:rPr>
          <w:highlight w:val="yellow"/>
        </w:rPr>
      </w:pPr>
    </w:p>
    <w:p w14:paraId="019ED251" w14:textId="6A4A088F" w:rsidR="008B40A3" w:rsidRPr="00652B92" w:rsidRDefault="6C74734A" w:rsidP="004F249D">
      <w:pPr>
        <w:pStyle w:val="NormalWeb"/>
        <w:widowControl/>
        <w:numPr>
          <w:ilvl w:val="1"/>
          <w:numId w:val="27"/>
        </w:numPr>
        <w:spacing w:before="0" w:beforeAutospacing="0" w:after="0" w:afterAutospacing="0"/>
      </w:pPr>
      <w:r w:rsidRPr="00652B92">
        <w:t xml:space="preserve">Maintain anesthesia with inhalation of 1.5 vol% isoflurane in </w:t>
      </w:r>
      <w:r w:rsidR="00CB3CD1" w:rsidRPr="00652B92">
        <w:t>97.5</w:t>
      </w:r>
      <w:r w:rsidRPr="00652B92">
        <w:t>% oxygen at a flow rate of 2 L/min.</w:t>
      </w:r>
    </w:p>
    <w:p w14:paraId="3A835F33" w14:textId="77777777" w:rsidR="008A37FD" w:rsidRPr="004F249D" w:rsidRDefault="008A37FD" w:rsidP="004F249D">
      <w:pPr>
        <w:pStyle w:val="NormalWeb"/>
        <w:widowControl/>
        <w:spacing w:before="0" w:beforeAutospacing="0" w:after="0" w:afterAutospacing="0"/>
        <w:rPr>
          <w:highlight w:val="yellow"/>
        </w:rPr>
      </w:pPr>
    </w:p>
    <w:p w14:paraId="44F7130A" w14:textId="1CFEDFFE" w:rsidR="008B40A3" w:rsidRPr="004F249D" w:rsidRDefault="00A93D2C" w:rsidP="004F249D">
      <w:pPr>
        <w:pStyle w:val="NormalWeb"/>
        <w:widowControl/>
        <w:spacing w:before="0" w:beforeAutospacing="0" w:after="0" w:afterAutospacing="0"/>
        <w:rPr>
          <w:highlight w:val="yellow"/>
        </w:rPr>
      </w:pPr>
      <w:r>
        <w:rPr>
          <w:highlight w:val="yellow"/>
        </w:rPr>
        <w:t>NOTE:</w:t>
      </w:r>
      <w:r w:rsidR="6C74734A" w:rsidRPr="004F249D">
        <w:rPr>
          <w:highlight w:val="yellow"/>
        </w:rPr>
        <w:t xml:space="preserve"> Allow the rat to breathe spontaneously, without intubation. </w:t>
      </w:r>
    </w:p>
    <w:p w14:paraId="5C8C5AC4" w14:textId="77777777" w:rsidR="008A37FD" w:rsidRPr="004F249D" w:rsidRDefault="008A37FD" w:rsidP="004F249D">
      <w:pPr>
        <w:pStyle w:val="NormalWeb"/>
        <w:widowControl/>
        <w:spacing w:before="0" w:beforeAutospacing="0" w:after="0" w:afterAutospacing="0"/>
        <w:rPr>
          <w:highlight w:val="yellow"/>
        </w:rPr>
      </w:pPr>
    </w:p>
    <w:p w14:paraId="55A24784" w14:textId="77777777" w:rsidR="008B40A3" w:rsidRPr="004F249D" w:rsidRDefault="6C74734A" w:rsidP="004F249D">
      <w:pPr>
        <w:pStyle w:val="NormalWeb"/>
        <w:widowControl/>
        <w:numPr>
          <w:ilvl w:val="1"/>
          <w:numId w:val="27"/>
        </w:numPr>
        <w:spacing w:before="0" w:beforeAutospacing="0" w:after="0" w:afterAutospacing="0"/>
        <w:rPr>
          <w:highlight w:val="yellow"/>
        </w:rPr>
      </w:pPr>
      <w:r w:rsidRPr="004F249D">
        <w:rPr>
          <w:highlight w:val="yellow"/>
        </w:rPr>
        <w:t>Apply eye ointment to prevent eye damage during unconsciousness.</w:t>
      </w:r>
    </w:p>
    <w:p w14:paraId="0FE402F3" w14:textId="77777777" w:rsidR="008A37FD" w:rsidRPr="004F249D" w:rsidRDefault="008A37FD" w:rsidP="004F249D">
      <w:pPr>
        <w:pStyle w:val="NormalWeb"/>
        <w:widowControl/>
        <w:spacing w:before="0" w:beforeAutospacing="0" w:after="0" w:afterAutospacing="0"/>
        <w:rPr>
          <w:highlight w:val="yellow"/>
        </w:rPr>
      </w:pPr>
    </w:p>
    <w:p w14:paraId="4D9E72F0" w14:textId="355CF355" w:rsidR="00074637" w:rsidRPr="004F249D" w:rsidRDefault="6C74734A" w:rsidP="004F249D">
      <w:pPr>
        <w:pStyle w:val="NormalWeb"/>
        <w:widowControl/>
        <w:numPr>
          <w:ilvl w:val="1"/>
          <w:numId w:val="27"/>
        </w:numPr>
        <w:spacing w:before="0" w:beforeAutospacing="0" w:after="0" w:afterAutospacing="0"/>
        <w:rPr>
          <w:highlight w:val="yellow"/>
        </w:rPr>
      </w:pPr>
      <w:r w:rsidRPr="004F249D">
        <w:rPr>
          <w:highlight w:val="yellow"/>
        </w:rPr>
        <w:t>Shave the fur from the groin and lower abdomen area of the rat and sterilize the corresponding skin with a povidone-iodine solution.</w:t>
      </w:r>
    </w:p>
    <w:p w14:paraId="7FE36731" w14:textId="77777777" w:rsidR="008A37FD" w:rsidRPr="004F249D" w:rsidRDefault="008A37FD" w:rsidP="004F249D">
      <w:pPr>
        <w:pStyle w:val="NormalWeb"/>
        <w:widowControl/>
        <w:spacing w:before="0" w:beforeAutospacing="0" w:after="0" w:afterAutospacing="0"/>
        <w:rPr>
          <w:highlight w:val="yellow"/>
        </w:rPr>
      </w:pPr>
    </w:p>
    <w:p w14:paraId="52AC2ED0" w14:textId="60B3AB49" w:rsidR="008B40A3" w:rsidRPr="004F249D" w:rsidRDefault="26E9E68C" w:rsidP="004F249D">
      <w:pPr>
        <w:pStyle w:val="NormalWeb"/>
        <w:widowControl/>
        <w:numPr>
          <w:ilvl w:val="1"/>
          <w:numId w:val="27"/>
        </w:numPr>
        <w:spacing w:before="0" w:beforeAutospacing="0" w:after="0" w:afterAutospacing="0"/>
        <w:rPr>
          <w:highlight w:val="yellow"/>
        </w:rPr>
      </w:pPr>
      <w:r w:rsidRPr="004F249D">
        <w:rPr>
          <w:highlight w:val="yellow"/>
        </w:rPr>
        <w:t xml:space="preserve">Before starting </w:t>
      </w:r>
      <w:r w:rsidR="00A93D2C">
        <w:rPr>
          <w:highlight w:val="yellow"/>
        </w:rPr>
        <w:t xml:space="preserve">the </w:t>
      </w:r>
      <w:r w:rsidRPr="004F249D">
        <w:rPr>
          <w:highlight w:val="yellow"/>
        </w:rPr>
        <w:t xml:space="preserve">surgery, verify adequate depth of anesthesia by pinching the tail tip and the interdigital tissue. In case of inadequate analgesia, </w:t>
      </w:r>
      <w:r w:rsidR="6514F783" w:rsidRPr="004F249D">
        <w:rPr>
          <w:highlight w:val="yellow"/>
        </w:rPr>
        <w:t xml:space="preserve">administer </w:t>
      </w:r>
      <w:r w:rsidRPr="004F249D">
        <w:rPr>
          <w:highlight w:val="yellow"/>
        </w:rPr>
        <w:t>buprenorphine (0.05 mg/kg) subcutaneously as analgesic.</w:t>
      </w:r>
    </w:p>
    <w:p w14:paraId="5D06A431" w14:textId="77777777" w:rsidR="001C4873" w:rsidRPr="004F249D" w:rsidRDefault="001C4873" w:rsidP="004F249D">
      <w:pPr>
        <w:pStyle w:val="NormalWeb"/>
        <w:widowControl/>
        <w:spacing w:before="0" w:beforeAutospacing="0" w:after="0" w:afterAutospacing="0"/>
        <w:rPr>
          <w:highlight w:val="yellow"/>
        </w:rPr>
      </w:pPr>
    </w:p>
    <w:p w14:paraId="62D5C9AF" w14:textId="77777777" w:rsidR="00881653" w:rsidRPr="004F249D" w:rsidRDefault="00881653" w:rsidP="004F249D">
      <w:pPr>
        <w:pStyle w:val="NormalWeb"/>
        <w:widowControl/>
        <w:numPr>
          <w:ilvl w:val="0"/>
          <w:numId w:val="27"/>
        </w:numPr>
        <w:spacing w:before="0" w:beforeAutospacing="0" w:after="0" w:afterAutospacing="0"/>
        <w:rPr>
          <w:b/>
          <w:highlight w:val="yellow"/>
        </w:rPr>
      </w:pPr>
      <w:r w:rsidRPr="004F249D">
        <w:rPr>
          <w:b/>
          <w:highlight w:val="yellow"/>
        </w:rPr>
        <w:t xml:space="preserve">Surgery </w:t>
      </w:r>
    </w:p>
    <w:p w14:paraId="397ADD7F" w14:textId="77777777" w:rsidR="008A37FD" w:rsidRPr="004F249D" w:rsidRDefault="008A37FD" w:rsidP="004F249D">
      <w:pPr>
        <w:pStyle w:val="NormalWeb"/>
        <w:widowControl/>
        <w:spacing w:before="0" w:beforeAutospacing="0" w:after="0" w:afterAutospacing="0"/>
        <w:rPr>
          <w:b/>
          <w:highlight w:val="yellow"/>
        </w:rPr>
      </w:pPr>
    </w:p>
    <w:p w14:paraId="3962885C" w14:textId="4AB401E5" w:rsidR="008A37FD" w:rsidRPr="004F249D" w:rsidRDefault="26E9E68C" w:rsidP="004F249D">
      <w:pPr>
        <w:pStyle w:val="NormalWeb"/>
        <w:widowControl/>
        <w:numPr>
          <w:ilvl w:val="1"/>
          <w:numId w:val="27"/>
        </w:numPr>
        <w:spacing w:before="0" w:beforeAutospacing="0" w:after="0" w:afterAutospacing="0"/>
        <w:rPr>
          <w:highlight w:val="yellow"/>
        </w:rPr>
      </w:pPr>
      <w:r w:rsidRPr="004F249D">
        <w:rPr>
          <w:highlight w:val="yellow"/>
        </w:rPr>
        <w:t xml:space="preserve">Using sharp micro scissors, make a medial incision of </w:t>
      </w:r>
      <w:r w:rsidR="00A93D2C">
        <w:rPr>
          <w:highlight w:val="yellow"/>
        </w:rPr>
        <w:t>~</w:t>
      </w:r>
      <w:r w:rsidRPr="004F249D">
        <w:rPr>
          <w:highlight w:val="yellow"/>
        </w:rPr>
        <w:t>0.5</w:t>
      </w:r>
      <w:r w:rsidR="00A93D2C" w:rsidRPr="00A93D2C">
        <w:rPr>
          <w:highlight w:val="yellow"/>
        </w:rPr>
        <w:t>‒</w:t>
      </w:r>
      <w:r w:rsidRPr="004F249D">
        <w:rPr>
          <w:highlight w:val="yellow"/>
        </w:rPr>
        <w:t xml:space="preserve">1 cm in the left groin to open the skin and the underlying fascia. </w:t>
      </w:r>
    </w:p>
    <w:p w14:paraId="4B5E8FFD" w14:textId="77777777" w:rsidR="008A37FD" w:rsidRPr="004F249D" w:rsidRDefault="008A37FD" w:rsidP="004F249D">
      <w:pPr>
        <w:pStyle w:val="NormalWeb"/>
        <w:widowControl/>
        <w:spacing w:before="0" w:beforeAutospacing="0" w:after="0" w:afterAutospacing="0"/>
        <w:rPr>
          <w:highlight w:val="yellow"/>
        </w:rPr>
      </w:pPr>
    </w:p>
    <w:p w14:paraId="0F0722C2" w14:textId="66A2D6E6" w:rsidR="00DF06BE" w:rsidRPr="004F249D" w:rsidRDefault="26E9E68C" w:rsidP="004F249D">
      <w:pPr>
        <w:pStyle w:val="NormalWeb"/>
        <w:widowControl/>
        <w:numPr>
          <w:ilvl w:val="1"/>
          <w:numId w:val="27"/>
        </w:numPr>
        <w:spacing w:before="0" w:beforeAutospacing="0" w:after="0" w:afterAutospacing="0"/>
        <w:rPr>
          <w:highlight w:val="yellow"/>
        </w:rPr>
      </w:pPr>
      <w:r w:rsidRPr="004F249D">
        <w:rPr>
          <w:highlight w:val="yellow"/>
        </w:rPr>
        <w:t xml:space="preserve">Bluntly dissect and </w:t>
      </w:r>
      <w:r w:rsidR="00360292" w:rsidRPr="004F249D">
        <w:rPr>
          <w:highlight w:val="yellow"/>
        </w:rPr>
        <w:t xml:space="preserve">probe in the depths </w:t>
      </w:r>
      <w:r w:rsidRPr="004F249D">
        <w:rPr>
          <w:highlight w:val="yellow"/>
        </w:rPr>
        <w:t>until the pulsating left femoral artery</w:t>
      </w:r>
      <w:r w:rsidR="00A93D2C">
        <w:rPr>
          <w:highlight w:val="yellow"/>
        </w:rPr>
        <w:t xml:space="preserve"> can be identified</w:t>
      </w:r>
      <w:r w:rsidRPr="004F249D">
        <w:rPr>
          <w:highlight w:val="yellow"/>
        </w:rPr>
        <w:t>.</w:t>
      </w:r>
    </w:p>
    <w:p w14:paraId="5C500D80" w14:textId="77777777" w:rsidR="008A37FD" w:rsidRPr="004F249D" w:rsidRDefault="008A37FD" w:rsidP="004F249D">
      <w:pPr>
        <w:pStyle w:val="ListParagraph"/>
        <w:widowControl/>
        <w:ind w:left="0"/>
        <w:rPr>
          <w:highlight w:val="yellow"/>
        </w:rPr>
      </w:pPr>
    </w:p>
    <w:p w14:paraId="1FCD1384" w14:textId="18F126EA" w:rsidR="00DF06BE" w:rsidRPr="004F249D" w:rsidRDefault="6714A046" w:rsidP="004F249D">
      <w:pPr>
        <w:pStyle w:val="NormalWeb"/>
        <w:widowControl/>
        <w:numPr>
          <w:ilvl w:val="1"/>
          <w:numId w:val="27"/>
        </w:numPr>
        <w:spacing w:before="0" w:beforeAutospacing="0" w:after="0" w:afterAutospacing="0"/>
        <w:rPr>
          <w:rFonts w:eastAsiaTheme="minorEastAsia"/>
          <w:color w:val="000000" w:themeColor="text1"/>
          <w:highlight w:val="yellow"/>
        </w:rPr>
      </w:pPr>
      <w:r w:rsidRPr="004F249D">
        <w:rPr>
          <w:highlight w:val="yellow"/>
        </w:rPr>
        <w:t xml:space="preserve">Using very fine forceps, prepare the femoral artery by gently removing the surrounding connective tissue. Be careful to harm </w:t>
      </w:r>
      <w:r w:rsidR="00A93D2C" w:rsidRPr="004F249D">
        <w:rPr>
          <w:highlight w:val="yellow"/>
        </w:rPr>
        <w:t xml:space="preserve">neither </w:t>
      </w:r>
      <w:r w:rsidRPr="004F249D">
        <w:rPr>
          <w:highlight w:val="yellow"/>
        </w:rPr>
        <w:t>the femoral nerve nor the femoral vein, which is medial to the artery.</w:t>
      </w:r>
    </w:p>
    <w:p w14:paraId="23DE6C41" w14:textId="77777777" w:rsidR="008A37FD" w:rsidRPr="004F249D" w:rsidRDefault="008A37FD" w:rsidP="004F249D">
      <w:pPr>
        <w:pStyle w:val="NormalWeb"/>
        <w:widowControl/>
        <w:spacing w:before="0" w:beforeAutospacing="0" w:after="0" w:afterAutospacing="0"/>
        <w:rPr>
          <w:rFonts w:eastAsiaTheme="minorEastAsia"/>
          <w:color w:val="000000" w:themeColor="text1"/>
          <w:highlight w:val="yellow"/>
        </w:rPr>
      </w:pPr>
    </w:p>
    <w:p w14:paraId="19727AC9" w14:textId="0516E71E" w:rsidR="00DF06BE" w:rsidRPr="004F249D" w:rsidRDefault="00D92137" w:rsidP="004F249D">
      <w:pPr>
        <w:pStyle w:val="NormalWeb"/>
        <w:widowControl/>
        <w:numPr>
          <w:ilvl w:val="1"/>
          <w:numId w:val="27"/>
        </w:numPr>
        <w:spacing w:before="0" w:beforeAutospacing="0" w:after="0" w:afterAutospacing="0"/>
        <w:rPr>
          <w:highlight w:val="yellow"/>
        </w:rPr>
      </w:pPr>
      <w:r>
        <w:rPr>
          <w:highlight w:val="yellow"/>
        </w:rPr>
        <w:t>Prepare</w:t>
      </w:r>
      <w:r w:rsidR="2C57B194" w:rsidRPr="004F249D">
        <w:rPr>
          <w:highlight w:val="yellow"/>
        </w:rPr>
        <w:t xml:space="preserve"> about 1 cm of the femoral artery. Carefully put the tip of the forceps under the vessel to gently lift it. </w:t>
      </w:r>
    </w:p>
    <w:p w14:paraId="1F794241" w14:textId="77777777" w:rsidR="008A37FD" w:rsidRPr="004F249D" w:rsidRDefault="008A37FD" w:rsidP="004F249D">
      <w:pPr>
        <w:pStyle w:val="ListParagraph"/>
        <w:widowControl/>
        <w:ind w:left="0"/>
        <w:rPr>
          <w:highlight w:val="yellow"/>
        </w:rPr>
      </w:pPr>
    </w:p>
    <w:p w14:paraId="04367946" w14:textId="10B5F0C3" w:rsidR="000D2CE6" w:rsidRPr="004F249D" w:rsidRDefault="6714A046" w:rsidP="004F249D">
      <w:pPr>
        <w:pStyle w:val="NormalWeb"/>
        <w:widowControl/>
        <w:numPr>
          <w:ilvl w:val="1"/>
          <w:numId w:val="27"/>
        </w:numPr>
        <w:spacing w:before="0" w:beforeAutospacing="0" w:after="0" w:afterAutospacing="0"/>
        <w:rPr>
          <w:highlight w:val="yellow"/>
        </w:rPr>
      </w:pPr>
      <w:r w:rsidRPr="004F249D">
        <w:rPr>
          <w:highlight w:val="yellow"/>
        </w:rPr>
        <w:t>Thread piece</w:t>
      </w:r>
      <w:r w:rsidR="00D92137">
        <w:rPr>
          <w:highlight w:val="yellow"/>
        </w:rPr>
        <w:t>s</w:t>
      </w:r>
      <w:r w:rsidRPr="004F249D">
        <w:rPr>
          <w:highlight w:val="yellow"/>
        </w:rPr>
        <w:t xml:space="preserve"> of 4-0 silk suture under the distal and proximal part</w:t>
      </w:r>
      <w:r w:rsidR="00304137" w:rsidRPr="004F249D">
        <w:rPr>
          <w:highlight w:val="yellow"/>
        </w:rPr>
        <w:t>s</w:t>
      </w:r>
      <w:r w:rsidRPr="004F249D">
        <w:rPr>
          <w:highlight w:val="yellow"/>
        </w:rPr>
        <w:t xml:space="preserve"> of the artery and form</w:t>
      </w:r>
      <w:r w:rsidR="00D92137">
        <w:rPr>
          <w:highlight w:val="yellow"/>
        </w:rPr>
        <w:t xml:space="preserve"> </w:t>
      </w:r>
      <w:r w:rsidR="009C7637" w:rsidRPr="004F249D">
        <w:rPr>
          <w:highlight w:val="yellow"/>
        </w:rPr>
        <w:t>sling</w:t>
      </w:r>
      <w:r w:rsidR="00D92137">
        <w:rPr>
          <w:highlight w:val="yellow"/>
        </w:rPr>
        <w:t>s</w:t>
      </w:r>
      <w:r w:rsidRPr="004F249D">
        <w:rPr>
          <w:highlight w:val="yellow"/>
        </w:rPr>
        <w:t xml:space="preserve">. </w:t>
      </w:r>
      <w:r w:rsidR="00304137" w:rsidRPr="004F249D">
        <w:rPr>
          <w:highlight w:val="yellow"/>
        </w:rPr>
        <w:t xml:space="preserve">Clamp the ends of </w:t>
      </w:r>
      <w:r w:rsidR="000F7F12" w:rsidRPr="004F249D">
        <w:rPr>
          <w:highlight w:val="yellow"/>
        </w:rPr>
        <w:t xml:space="preserve">each of </w:t>
      </w:r>
      <w:r w:rsidR="00304137" w:rsidRPr="004F249D">
        <w:rPr>
          <w:highlight w:val="yellow"/>
        </w:rPr>
        <w:t>the</w:t>
      </w:r>
      <w:r w:rsidR="000F7F12" w:rsidRPr="004F249D">
        <w:rPr>
          <w:highlight w:val="yellow"/>
        </w:rPr>
        <w:t xml:space="preserve"> two</w:t>
      </w:r>
      <w:r w:rsidR="00304137" w:rsidRPr="004F249D">
        <w:rPr>
          <w:highlight w:val="yellow"/>
        </w:rPr>
        <w:t xml:space="preserve"> thread </w:t>
      </w:r>
      <w:r w:rsidR="005752B6" w:rsidRPr="004F249D">
        <w:rPr>
          <w:highlight w:val="yellow"/>
        </w:rPr>
        <w:t>slings</w:t>
      </w:r>
      <w:r w:rsidR="00304137" w:rsidRPr="004F249D">
        <w:rPr>
          <w:highlight w:val="yellow"/>
        </w:rPr>
        <w:t xml:space="preserve"> between the branches of a surgical </w:t>
      </w:r>
      <w:r w:rsidR="000F7F12" w:rsidRPr="004F249D">
        <w:rPr>
          <w:highlight w:val="yellow"/>
        </w:rPr>
        <w:t xml:space="preserve">clamp. </w:t>
      </w:r>
      <w:r w:rsidR="009C7637" w:rsidRPr="004F249D">
        <w:rPr>
          <w:highlight w:val="yellow"/>
        </w:rPr>
        <w:t xml:space="preserve">Use </w:t>
      </w:r>
      <w:r w:rsidR="001B5334" w:rsidRPr="004F249D">
        <w:rPr>
          <w:highlight w:val="yellow"/>
        </w:rPr>
        <w:t xml:space="preserve">the surgical clamps </w:t>
      </w:r>
      <w:r w:rsidRPr="004F249D">
        <w:rPr>
          <w:highlight w:val="yellow"/>
        </w:rPr>
        <w:t>to</w:t>
      </w:r>
      <w:r w:rsidR="009C7637" w:rsidRPr="004F249D">
        <w:rPr>
          <w:highlight w:val="yellow"/>
        </w:rPr>
        <w:t xml:space="preserve"> control the artery. Gently</w:t>
      </w:r>
      <w:r w:rsidR="001B5334" w:rsidRPr="004F249D">
        <w:rPr>
          <w:highlight w:val="yellow"/>
        </w:rPr>
        <w:t xml:space="preserve"> </w:t>
      </w:r>
      <w:r w:rsidR="009C7637" w:rsidRPr="004F249D">
        <w:rPr>
          <w:highlight w:val="yellow"/>
        </w:rPr>
        <w:t xml:space="preserve">stretch and lift the slings </w:t>
      </w:r>
      <w:r w:rsidR="001B5334" w:rsidRPr="004F249D">
        <w:rPr>
          <w:highlight w:val="yellow"/>
        </w:rPr>
        <w:t>in order to</w:t>
      </w:r>
      <w:r w:rsidRPr="004F249D">
        <w:rPr>
          <w:highlight w:val="yellow"/>
        </w:rPr>
        <w:t xml:space="preserve"> temporarily interrupt blood flow.</w:t>
      </w:r>
    </w:p>
    <w:p w14:paraId="28C7D73F" w14:textId="77777777" w:rsidR="000D2CE6" w:rsidRPr="004F249D" w:rsidRDefault="000D2CE6" w:rsidP="004F249D">
      <w:pPr>
        <w:pStyle w:val="NormalWeb"/>
        <w:widowControl/>
        <w:spacing w:before="0" w:beforeAutospacing="0" w:after="0" w:afterAutospacing="0"/>
        <w:rPr>
          <w:highlight w:val="yellow"/>
        </w:rPr>
      </w:pPr>
    </w:p>
    <w:p w14:paraId="58C579B5" w14:textId="60E465B5" w:rsidR="006B523C" w:rsidRPr="004F249D" w:rsidRDefault="00A93D2C" w:rsidP="004F249D">
      <w:pPr>
        <w:pStyle w:val="NormalWeb"/>
        <w:widowControl/>
        <w:spacing w:before="0" w:beforeAutospacing="0" w:after="0" w:afterAutospacing="0"/>
        <w:rPr>
          <w:highlight w:val="yellow"/>
        </w:rPr>
      </w:pPr>
      <w:r w:rsidRPr="00D92137">
        <w:t>NOTE:</w:t>
      </w:r>
      <w:r w:rsidR="006B523C" w:rsidRPr="00D92137">
        <w:t xml:space="preserve"> </w:t>
      </w:r>
      <w:r w:rsidR="00D92137" w:rsidRPr="00D92137">
        <w:t>W</w:t>
      </w:r>
      <w:r w:rsidR="006B523C" w:rsidRPr="00D92137">
        <w:t>ork fast to avoid a prolonged tourniquet which may lead to tissue damage</w:t>
      </w:r>
      <w:r w:rsidR="00D92137" w:rsidRPr="00D92137">
        <w:t>.</w:t>
      </w:r>
    </w:p>
    <w:p w14:paraId="43D4A21A" w14:textId="77777777" w:rsidR="008A37FD" w:rsidRPr="004F249D" w:rsidRDefault="008A37FD" w:rsidP="004F249D">
      <w:pPr>
        <w:pStyle w:val="NormalWeb"/>
        <w:widowControl/>
        <w:spacing w:before="0" w:beforeAutospacing="0" w:after="0" w:afterAutospacing="0"/>
        <w:rPr>
          <w:highlight w:val="yellow"/>
        </w:rPr>
      </w:pPr>
    </w:p>
    <w:p w14:paraId="2ADAE9A6" w14:textId="6033453E" w:rsidR="006B523C" w:rsidRPr="004F249D" w:rsidRDefault="008E0695" w:rsidP="004F249D">
      <w:pPr>
        <w:pStyle w:val="NormalWeb"/>
        <w:widowControl/>
        <w:numPr>
          <w:ilvl w:val="1"/>
          <w:numId w:val="27"/>
        </w:numPr>
        <w:spacing w:before="0" w:beforeAutospacing="0" w:after="0" w:afterAutospacing="0"/>
        <w:rPr>
          <w:rFonts w:eastAsiaTheme="minorEastAsia"/>
          <w:color w:val="000000" w:themeColor="text1"/>
          <w:highlight w:val="yellow"/>
        </w:rPr>
      </w:pPr>
      <w:r w:rsidRPr="004F249D">
        <w:rPr>
          <w:highlight w:val="yellow"/>
        </w:rPr>
        <w:t>Using sharp micro scissors, p</w:t>
      </w:r>
      <w:r w:rsidR="26E9E68C" w:rsidRPr="004F249D">
        <w:rPr>
          <w:highlight w:val="yellow"/>
        </w:rPr>
        <w:t xml:space="preserve">erform an arteriotomy in the middle </w:t>
      </w:r>
      <w:r w:rsidR="006B523C" w:rsidRPr="004F249D">
        <w:rPr>
          <w:highlight w:val="yellow"/>
        </w:rPr>
        <w:t>of the femoral artery</w:t>
      </w:r>
      <w:r w:rsidR="26E9E68C" w:rsidRPr="004F249D">
        <w:rPr>
          <w:highlight w:val="yellow"/>
        </w:rPr>
        <w:t>.</w:t>
      </w:r>
    </w:p>
    <w:p w14:paraId="77582E59" w14:textId="77777777" w:rsidR="008A37FD" w:rsidRPr="004F249D" w:rsidRDefault="008A37FD" w:rsidP="004F249D">
      <w:pPr>
        <w:pStyle w:val="NormalWeb"/>
        <w:widowControl/>
        <w:spacing w:before="0" w:beforeAutospacing="0" w:after="0" w:afterAutospacing="0"/>
        <w:rPr>
          <w:rFonts w:eastAsiaTheme="minorEastAsia"/>
          <w:color w:val="000000" w:themeColor="text1"/>
          <w:highlight w:val="yellow"/>
        </w:rPr>
      </w:pPr>
    </w:p>
    <w:p w14:paraId="44378ED3" w14:textId="36CD1A04" w:rsidR="00E859C6" w:rsidRPr="004F249D" w:rsidRDefault="2C57B194" w:rsidP="004F249D">
      <w:pPr>
        <w:pStyle w:val="NormalWeb"/>
        <w:widowControl/>
        <w:numPr>
          <w:ilvl w:val="1"/>
          <w:numId w:val="27"/>
        </w:numPr>
        <w:spacing w:before="0" w:beforeAutospacing="0" w:after="0" w:afterAutospacing="0"/>
        <w:rPr>
          <w:highlight w:val="yellow"/>
        </w:rPr>
      </w:pPr>
      <w:r w:rsidRPr="004F249D">
        <w:rPr>
          <w:highlight w:val="yellow"/>
        </w:rPr>
        <w:t xml:space="preserve">Introduce a guide wire through the arteriotomy. When reaching the proximal </w:t>
      </w:r>
      <w:r w:rsidR="00304137" w:rsidRPr="004F249D">
        <w:rPr>
          <w:highlight w:val="yellow"/>
        </w:rPr>
        <w:t xml:space="preserve">thread </w:t>
      </w:r>
      <w:r w:rsidR="009C7637" w:rsidRPr="004F249D">
        <w:rPr>
          <w:highlight w:val="yellow"/>
        </w:rPr>
        <w:t>sling</w:t>
      </w:r>
      <w:r w:rsidRPr="004F249D">
        <w:rPr>
          <w:highlight w:val="yellow"/>
        </w:rPr>
        <w:t xml:space="preserve">, </w:t>
      </w:r>
      <w:r w:rsidR="00360292" w:rsidRPr="004F249D">
        <w:rPr>
          <w:highlight w:val="yellow"/>
        </w:rPr>
        <w:t>re</w:t>
      </w:r>
      <w:r w:rsidRPr="004F249D">
        <w:rPr>
          <w:highlight w:val="yellow"/>
        </w:rPr>
        <w:t xml:space="preserve">lease the tension </w:t>
      </w:r>
      <w:r w:rsidR="001B5334" w:rsidRPr="004F249D">
        <w:rPr>
          <w:highlight w:val="yellow"/>
        </w:rPr>
        <w:t>of the thread by moving</w:t>
      </w:r>
      <w:r w:rsidRPr="004F249D">
        <w:rPr>
          <w:highlight w:val="yellow"/>
        </w:rPr>
        <w:t xml:space="preserve"> the </w:t>
      </w:r>
      <w:r w:rsidR="001B5334" w:rsidRPr="004F249D">
        <w:rPr>
          <w:highlight w:val="yellow"/>
        </w:rPr>
        <w:t xml:space="preserve">surgical </w:t>
      </w:r>
      <w:r w:rsidRPr="004F249D">
        <w:rPr>
          <w:highlight w:val="yellow"/>
        </w:rPr>
        <w:t xml:space="preserve">clamp and advance the guide wire further towards the abdominal aorta. </w:t>
      </w:r>
    </w:p>
    <w:p w14:paraId="38AE9807" w14:textId="77777777" w:rsidR="00D74401" w:rsidRPr="004F249D" w:rsidRDefault="00D74401" w:rsidP="004F249D">
      <w:pPr>
        <w:pStyle w:val="ListParagraph"/>
        <w:widowControl/>
        <w:ind w:left="0"/>
        <w:rPr>
          <w:highlight w:val="yellow"/>
        </w:rPr>
      </w:pPr>
    </w:p>
    <w:p w14:paraId="13F85BEB" w14:textId="4367E4E4" w:rsidR="00D74401" w:rsidRPr="004F249D" w:rsidRDefault="00A93D2C" w:rsidP="004F249D">
      <w:pPr>
        <w:pStyle w:val="NormalWeb"/>
        <w:widowControl/>
        <w:spacing w:before="0" w:beforeAutospacing="0" w:after="0" w:afterAutospacing="0"/>
        <w:rPr>
          <w:highlight w:val="yellow"/>
        </w:rPr>
      </w:pPr>
      <w:r>
        <w:rPr>
          <w:highlight w:val="yellow"/>
        </w:rPr>
        <w:t>NOTE:</w:t>
      </w:r>
      <w:r w:rsidR="00D74401" w:rsidRPr="004F249D">
        <w:rPr>
          <w:highlight w:val="yellow"/>
        </w:rPr>
        <w:tab/>
      </w:r>
      <w:r w:rsidR="6714A046" w:rsidRPr="004F249D">
        <w:rPr>
          <w:highlight w:val="yellow"/>
        </w:rPr>
        <w:t>Cut the guide wire using a wire cutter to facilitate handling.</w:t>
      </w:r>
    </w:p>
    <w:p w14:paraId="0B015A1E" w14:textId="77777777" w:rsidR="00E859C6" w:rsidRPr="004F249D" w:rsidRDefault="00E859C6" w:rsidP="004F249D">
      <w:pPr>
        <w:pStyle w:val="ListParagraph"/>
        <w:widowControl/>
        <w:ind w:left="0"/>
        <w:rPr>
          <w:highlight w:val="yellow"/>
        </w:rPr>
      </w:pPr>
    </w:p>
    <w:p w14:paraId="2B42576D" w14:textId="48D40F04" w:rsidR="0095057A" w:rsidRPr="004F249D" w:rsidRDefault="00655B0B" w:rsidP="004F249D">
      <w:pPr>
        <w:pStyle w:val="NormalWeb"/>
        <w:widowControl/>
        <w:numPr>
          <w:ilvl w:val="1"/>
          <w:numId w:val="27"/>
        </w:numPr>
        <w:spacing w:before="0" w:beforeAutospacing="0" w:after="0" w:afterAutospacing="0"/>
        <w:rPr>
          <w:highlight w:val="yellow"/>
        </w:rPr>
      </w:pPr>
      <w:r w:rsidRPr="004F249D">
        <w:rPr>
          <w:highlight w:val="yellow"/>
        </w:rPr>
        <w:t>Place t</w:t>
      </w:r>
      <w:r w:rsidR="26E9E68C" w:rsidRPr="004F249D">
        <w:rPr>
          <w:highlight w:val="yellow"/>
        </w:rPr>
        <w:t>he proximal end of the guide wire between the diaphragm and the renal arteries.</w:t>
      </w:r>
    </w:p>
    <w:p w14:paraId="24FCAA35" w14:textId="77777777" w:rsidR="00D74401" w:rsidRPr="004F249D" w:rsidRDefault="00D74401" w:rsidP="004F249D">
      <w:pPr>
        <w:pStyle w:val="NormalWeb"/>
        <w:widowControl/>
        <w:spacing w:before="0" w:beforeAutospacing="0" w:after="0" w:afterAutospacing="0"/>
        <w:rPr>
          <w:highlight w:val="yellow"/>
        </w:rPr>
      </w:pPr>
    </w:p>
    <w:p w14:paraId="50F5CEC5" w14:textId="18C2AC23" w:rsidR="00D74401" w:rsidRPr="004F249D" w:rsidRDefault="00A93D2C" w:rsidP="004F249D">
      <w:pPr>
        <w:pStyle w:val="NormalWeb"/>
        <w:widowControl/>
        <w:spacing w:before="0" w:beforeAutospacing="0" w:after="0" w:afterAutospacing="0"/>
        <w:rPr>
          <w:highlight w:val="yellow"/>
        </w:rPr>
      </w:pPr>
      <w:r w:rsidRPr="00D92137">
        <w:t>NOTE:</w:t>
      </w:r>
      <w:r w:rsidR="00D74401" w:rsidRPr="00D92137">
        <w:tab/>
      </w:r>
      <w:r w:rsidR="6714A046" w:rsidRPr="00D92137">
        <w:t>Advancing the guide wire too far bears the risk of aortic or cardiac injury</w:t>
      </w:r>
      <w:r w:rsidR="00D92137" w:rsidRPr="00D92137">
        <w:t>.</w:t>
      </w:r>
      <w:r w:rsidR="6714A046" w:rsidRPr="00D92137">
        <w:t xml:space="preserve"> We recommend </w:t>
      </w:r>
      <w:r w:rsidR="00360292" w:rsidRPr="00D92137">
        <w:t>opening</w:t>
      </w:r>
      <w:r w:rsidR="6714A046" w:rsidRPr="00D92137">
        <w:t xml:space="preserve"> the abdomen to ensure adequate positioning of the guide wire and the stent at least for the first several animals.</w:t>
      </w:r>
    </w:p>
    <w:p w14:paraId="0843D6B2" w14:textId="77777777" w:rsidR="008A37FD" w:rsidRPr="004F249D" w:rsidRDefault="008A37FD" w:rsidP="004F249D">
      <w:pPr>
        <w:pStyle w:val="NormalWeb"/>
        <w:widowControl/>
        <w:spacing w:before="0" w:beforeAutospacing="0" w:after="0" w:afterAutospacing="0"/>
        <w:rPr>
          <w:highlight w:val="yellow"/>
        </w:rPr>
      </w:pPr>
    </w:p>
    <w:p w14:paraId="2B20CD6F" w14:textId="31B57C93" w:rsidR="000F1345" w:rsidRPr="004F249D" w:rsidRDefault="6714A046" w:rsidP="004F249D">
      <w:pPr>
        <w:pStyle w:val="NormalWeb"/>
        <w:widowControl/>
        <w:numPr>
          <w:ilvl w:val="1"/>
          <w:numId w:val="27"/>
        </w:numPr>
        <w:spacing w:before="0" w:beforeAutospacing="0" w:after="0" w:afterAutospacing="0"/>
        <w:rPr>
          <w:highlight w:val="yellow"/>
        </w:rPr>
      </w:pPr>
      <w:r w:rsidRPr="004F249D">
        <w:rPr>
          <w:highlight w:val="yellow"/>
        </w:rPr>
        <w:t xml:space="preserve">Introduce a crimped and balloon-mounted coronary stent measuring 2.25 </w:t>
      </w:r>
      <w:r w:rsidR="00D92137">
        <w:rPr>
          <w:highlight w:val="yellow"/>
        </w:rPr>
        <w:t xml:space="preserve">mm </w:t>
      </w:r>
      <w:r w:rsidRPr="004F249D">
        <w:rPr>
          <w:highlight w:val="yellow"/>
        </w:rPr>
        <w:t xml:space="preserve">x 8 mm (max. 2.5 </w:t>
      </w:r>
      <w:r w:rsidR="00D92137">
        <w:rPr>
          <w:highlight w:val="yellow"/>
        </w:rPr>
        <w:t xml:space="preserve">mm </w:t>
      </w:r>
      <w:r w:rsidRPr="004F249D">
        <w:rPr>
          <w:highlight w:val="yellow"/>
        </w:rPr>
        <w:t xml:space="preserve">x 8 mm) over the guide wire into the femoral artery and advance it to the abdominal aorta. </w:t>
      </w:r>
    </w:p>
    <w:p w14:paraId="0F2333B0" w14:textId="77777777" w:rsidR="008A37FD" w:rsidRPr="004F249D" w:rsidRDefault="008A37FD" w:rsidP="004F249D">
      <w:pPr>
        <w:pStyle w:val="ListParagraph"/>
        <w:widowControl/>
        <w:ind w:left="0"/>
        <w:rPr>
          <w:highlight w:val="yellow"/>
        </w:rPr>
      </w:pPr>
    </w:p>
    <w:p w14:paraId="2475F730" w14:textId="1391922F" w:rsidR="005A3C9A" w:rsidRPr="004F249D" w:rsidRDefault="00655B0B" w:rsidP="004F249D">
      <w:pPr>
        <w:pStyle w:val="NormalWeb"/>
        <w:widowControl/>
        <w:numPr>
          <w:ilvl w:val="1"/>
          <w:numId w:val="27"/>
        </w:numPr>
        <w:spacing w:before="0" w:beforeAutospacing="0" w:after="0" w:afterAutospacing="0"/>
        <w:rPr>
          <w:highlight w:val="yellow"/>
        </w:rPr>
      </w:pPr>
      <w:r w:rsidRPr="004F249D">
        <w:rPr>
          <w:highlight w:val="yellow"/>
        </w:rPr>
        <w:t xml:space="preserve">Place the </w:t>
      </w:r>
      <w:r w:rsidR="26E9E68C" w:rsidRPr="004F249D">
        <w:rPr>
          <w:highlight w:val="yellow"/>
        </w:rPr>
        <w:t>stent just above the aortic bifurcation but below the renal arteries. Deploy the stent by inflating the balloon catheter to 12 atm for 15 s by using an inflation syringe system.</w:t>
      </w:r>
    </w:p>
    <w:p w14:paraId="21BD5C7C" w14:textId="77777777" w:rsidR="005E5EF4" w:rsidRPr="004F249D" w:rsidRDefault="005E5EF4" w:rsidP="004F249D">
      <w:pPr>
        <w:pStyle w:val="ListParagraph"/>
        <w:widowControl/>
        <w:ind w:left="0"/>
        <w:rPr>
          <w:highlight w:val="yellow"/>
        </w:rPr>
      </w:pPr>
    </w:p>
    <w:p w14:paraId="5C98BA70" w14:textId="7CEA3F00" w:rsidR="000F1345" w:rsidRPr="004F249D" w:rsidRDefault="6714A046" w:rsidP="004F249D">
      <w:pPr>
        <w:pStyle w:val="NormalWeb"/>
        <w:widowControl/>
        <w:numPr>
          <w:ilvl w:val="1"/>
          <w:numId w:val="27"/>
        </w:numPr>
        <w:spacing w:before="0" w:beforeAutospacing="0" w:after="0" w:afterAutospacing="0"/>
        <w:rPr>
          <w:highlight w:val="yellow"/>
        </w:rPr>
      </w:pPr>
      <w:r w:rsidRPr="004F249D">
        <w:rPr>
          <w:highlight w:val="yellow"/>
        </w:rPr>
        <w:t>Deflate the balloon catheter and maintain negative pressure according to the manufacture</w:t>
      </w:r>
      <w:r w:rsidR="00294FEA" w:rsidRPr="004F249D">
        <w:rPr>
          <w:highlight w:val="yellow"/>
        </w:rPr>
        <w:t>r</w:t>
      </w:r>
      <w:r w:rsidRPr="004F249D">
        <w:rPr>
          <w:highlight w:val="yellow"/>
        </w:rPr>
        <w:t>’s recommendation</w:t>
      </w:r>
      <w:r w:rsidR="00294FEA" w:rsidRPr="004F249D">
        <w:rPr>
          <w:highlight w:val="yellow"/>
        </w:rPr>
        <w:t>s</w:t>
      </w:r>
      <w:r w:rsidRPr="004F249D">
        <w:rPr>
          <w:highlight w:val="yellow"/>
        </w:rPr>
        <w:t xml:space="preserve"> </w:t>
      </w:r>
      <w:r w:rsidR="00294FEA" w:rsidRPr="004F249D">
        <w:rPr>
          <w:highlight w:val="yellow"/>
        </w:rPr>
        <w:t>for</w:t>
      </w:r>
      <w:r w:rsidRPr="004F249D">
        <w:rPr>
          <w:highlight w:val="yellow"/>
        </w:rPr>
        <w:t xml:space="preserve"> the stent in use. </w:t>
      </w:r>
    </w:p>
    <w:p w14:paraId="24ECAB22" w14:textId="77777777" w:rsidR="000D2CE6" w:rsidRPr="004F249D" w:rsidRDefault="000D2CE6" w:rsidP="004F249D">
      <w:pPr>
        <w:pStyle w:val="NormalWeb"/>
        <w:widowControl/>
        <w:spacing w:before="0" w:beforeAutospacing="0" w:after="0" w:afterAutospacing="0"/>
        <w:rPr>
          <w:highlight w:val="yellow"/>
        </w:rPr>
      </w:pPr>
    </w:p>
    <w:p w14:paraId="6A3537E5" w14:textId="77777777" w:rsidR="000F1345" w:rsidRPr="004F249D" w:rsidRDefault="6714A046" w:rsidP="004F249D">
      <w:pPr>
        <w:pStyle w:val="NormalWeb"/>
        <w:widowControl/>
        <w:numPr>
          <w:ilvl w:val="1"/>
          <w:numId w:val="27"/>
        </w:numPr>
        <w:spacing w:before="0" w:beforeAutospacing="0" w:after="0" w:afterAutospacing="0"/>
        <w:rPr>
          <w:highlight w:val="yellow"/>
        </w:rPr>
      </w:pPr>
      <w:r w:rsidRPr="004F249D">
        <w:rPr>
          <w:highlight w:val="yellow"/>
        </w:rPr>
        <w:t xml:space="preserve">Slowly withdraw the deflated catheter while leaving the stent in place. </w:t>
      </w:r>
    </w:p>
    <w:p w14:paraId="76B61A61" w14:textId="77777777" w:rsidR="000D2CE6" w:rsidRPr="004F249D" w:rsidRDefault="000D2CE6" w:rsidP="004F249D">
      <w:pPr>
        <w:pStyle w:val="NormalWeb"/>
        <w:widowControl/>
        <w:spacing w:before="0" w:beforeAutospacing="0" w:after="0" w:afterAutospacing="0"/>
        <w:rPr>
          <w:highlight w:val="yellow"/>
        </w:rPr>
      </w:pPr>
    </w:p>
    <w:p w14:paraId="16AE4AE6" w14:textId="2772D84C" w:rsidR="000F1345" w:rsidRPr="004F249D" w:rsidRDefault="2C57B194" w:rsidP="004F249D">
      <w:pPr>
        <w:pStyle w:val="NormalWeb"/>
        <w:widowControl/>
        <w:numPr>
          <w:ilvl w:val="1"/>
          <w:numId w:val="27"/>
        </w:numPr>
        <w:spacing w:before="0" w:beforeAutospacing="0" w:after="0" w:afterAutospacing="0"/>
        <w:rPr>
          <w:highlight w:val="yellow"/>
        </w:rPr>
      </w:pPr>
      <w:r w:rsidRPr="004F249D">
        <w:rPr>
          <w:highlight w:val="yellow"/>
        </w:rPr>
        <w:t xml:space="preserve">Just before taking out the catheter, </w:t>
      </w:r>
      <w:r w:rsidR="001B5334" w:rsidRPr="004F249D">
        <w:rPr>
          <w:highlight w:val="yellow"/>
        </w:rPr>
        <w:t xml:space="preserve">create tension on </w:t>
      </w:r>
      <w:r w:rsidR="00304137" w:rsidRPr="004F249D">
        <w:rPr>
          <w:highlight w:val="yellow"/>
        </w:rPr>
        <w:t xml:space="preserve">the thread loop </w:t>
      </w:r>
      <w:r w:rsidRPr="004F249D">
        <w:rPr>
          <w:highlight w:val="yellow"/>
        </w:rPr>
        <w:t xml:space="preserve">above the incision </w:t>
      </w:r>
      <w:r w:rsidR="00304137" w:rsidRPr="004F249D">
        <w:rPr>
          <w:highlight w:val="yellow"/>
        </w:rPr>
        <w:t xml:space="preserve">with the surgical clamp </w:t>
      </w:r>
      <w:r w:rsidRPr="004F249D">
        <w:rPr>
          <w:highlight w:val="yellow"/>
        </w:rPr>
        <w:t>to interrupt blood flow again. Then remove the balloon catheter and directly ligate the vessel proximal</w:t>
      </w:r>
      <w:r w:rsidR="00D92137">
        <w:rPr>
          <w:highlight w:val="yellow"/>
        </w:rPr>
        <w:t>ly</w:t>
      </w:r>
      <w:r w:rsidR="26E9E68C" w:rsidRPr="004F249D">
        <w:rPr>
          <w:highlight w:val="yellow"/>
        </w:rPr>
        <w:t>.</w:t>
      </w:r>
    </w:p>
    <w:p w14:paraId="4B03B98F" w14:textId="77777777" w:rsidR="000D2CE6" w:rsidRPr="004F249D" w:rsidRDefault="000D2CE6" w:rsidP="004F249D">
      <w:pPr>
        <w:pStyle w:val="ListParagraph"/>
        <w:widowControl/>
        <w:ind w:left="0"/>
        <w:rPr>
          <w:highlight w:val="yellow"/>
        </w:rPr>
      </w:pPr>
    </w:p>
    <w:p w14:paraId="76AD99C8" w14:textId="2B8CE872" w:rsidR="002924CB" w:rsidRPr="004F249D" w:rsidRDefault="00637178" w:rsidP="004F249D">
      <w:pPr>
        <w:pStyle w:val="NormalWeb"/>
        <w:widowControl/>
        <w:numPr>
          <w:ilvl w:val="1"/>
          <w:numId w:val="27"/>
        </w:numPr>
        <w:spacing w:before="0" w:beforeAutospacing="0" w:after="0" w:afterAutospacing="0"/>
        <w:rPr>
          <w:highlight w:val="yellow"/>
        </w:rPr>
      </w:pPr>
      <w:r w:rsidRPr="004F249D">
        <w:rPr>
          <w:highlight w:val="yellow"/>
        </w:rPr>
        <w:t>Tie</w:t>
      </w:r>
      <w:r w:rsidR="6714A046" w:rsidRPr="004F249D">
        <w:rPr>
          <w:highlight w:val="yellow"/>
        </w:rPr>
        <w:t xml:space="preserve"> the </w:t>
      </w:r>
      <w:r w:rsidRPr="004F249D">
        <w:rPr>
          <w:highlight w:val="yellow"/>
        </w:rPr>
        <w:t xml:space="preserve">proximal </w:t>
      </w:r>
      <w:r w:rsidR="00460B14" w:rsidRPr="004F249D">
        <w:rPr>
          <w:highlight w:val="yellow"/>
        </w:rPr>
        <w:t xml:space="preserve">and the distal </w:t>
      </w:r>
      <w:r w:rsidRPr="004F249D">
        <w:rPr>
          <w:highlight w:val="yellow"/>
        </w:rPr>
        <w:t>thread loop</w:t>
      </w:r>
      <w:r w:rsidR="00460B14" w:rsidRPr="004F249D">
        <w:rPr>
          <w:highlight w:val="yellow"/>
        </w:rPr>
        <w:t>s to ligate the femoral artery</w:t>
      </w:r>
      <w:r w:rsidRPr="004F249D">
        <w:rPr>
          <w:highlight w:val="yellow"/>
        </w:rPr>
        <w:t xml:space="preserve"> </w:t>
      </w:r>
      <w:r w:rsidR="6714A046" w:rsidRPr="004F249D">
        <w:rPr>
          <w:highlight w:val="yellow"/>
        </w:rPr>
        <w:t>and confirm adequate hemostasis</w:t>
      </w:r>
      <w:r w:rsidRPr="004F249D">
        <w:rPr>
          <w:highlight w:val="yellow"/>
        </w:rPr>
        <w:t xml:space="preserve"> of the arteriotomy</w:t>
      </w:r>
      <w:r w:rsidR="6714A046" w:rsidRPr="004F249D">
        <w:rPr>
          <w:highlight w:val="yellow"/>
        </w:rPr>
        <w:t xml:space="preserve">. Collateral arteries will </w:t>
      </w:r>
      <w:r w:rsidRPr="004F249D">
        <w:rPr>
          <w:highlight w:val="yellow"/>
        </w:rPr>
        <w:t>ensure</w:t>
      </w:r>
      <w:r w:rsidR="6714A046" w:rsidRPr="004F249D">
        <w:rPr>
          <w:highlight w:val="yellow"/>
        </w:rPr>
        <w:t xml:space="preserve"> further perfusion to the limb.</w:t>
      </w:r>
    </w:p>
    <w:p w14:paraId="3BCE9911" w14:textId="77777777" w:rsidR="000D2CE6" w:rsidRPr="004F249D" w:rsidRDefault="000D2CE6" w:rsidP="004F249D">
      <w:pPr>
        <w:pStyle w:val="NormalWeb"/>
        <w:widowControl/>
        <w:spacing w:before="0" w:beforeAutospacing="0" w:after="0" w:afterAutospacing="0"/>
        <w:rPr>
          <w:highlight w:val="yellow"/>
        </w:rPr>
      </w:pPr>
    </w:p>
    <w:p w14:paraId="2DEFD35D" w14:textId="685CD32B" w:rsidR="002924CB" w:rsidRPr="004F249D" w:rsidRDefault="6714A046" w:rsidP="004F249D">
      <w:pPr>
        <w:pStyle w:val="NormalWeb"/>
        <w:widowControl/>
        <w:numPr>
          <w:ilvl w:val="1"/>
          <w:numId w:val="27"/>
        </w:numPr>
        <w:spacing w:before="0" w:beforeAutospacing="0" w:after="0" w:afterAutospacing="0"/>
        <w:rPr>
          <w:rFonts w:eastAsiaTheme="minorEastAsia"/>
          <w:color w:val="000000" w:themeColor="text1"/>
          <w:highlight w:val="yellow"/>
        </w:rPr>
      </w:pPr>
      <w:r w:rsidRPr="004F249D">
        <w:rPr>
          <w:highlight w:val="yellow"/>
        </w:rPr>
        <w:t xml:space="preserve">Close the muscle overlying the artery, as well as the skin incision by using </w:t>
      </w:r>
      <w:r w:rsidR="00885E1C" w:rsidRPr="004F249D">
        <w:rPr>
          <w:highlight w:val="yellow"/>
        </w:rPr>
        <w:t>10</w:t>
      </w:r>
      <w:r w:rsidRPr="004F249D">
        <w:rPr>
          <w:highlight w:val="yellow"/>
        </w:rPr>
        <w:t xml:space="preserve">-0 </w:t>
      </w:r>
      <w:r w:rsidR="00885E1C" w:rsidRPr="004F249D">
        <w:rPr>
          <w:highlight w:val="yellow"/>
        </w:rPr>
        <w:t>non-</w:t>
      </w:r>
      <w:r w:rsidRPr="004F249D">
        <w:rPr>
          <w:highlight w:val="yellow"/>
        </w:rPr>
        <w:t xml:space="preserve">resorbable sutures. </w:t>
      </w:r>
    </w:p>
    <w:p w14:paraId="77EC7CC6" w14:textId="77777777" w:rsidR="004737DC" w:rsidRPr="004F249D" w:rsidRDefault="004737DC" w:rsidP="004F249D">
      <w:pPr>
        <w:pStyle w:val="NormalWeb"/>
        <w:widowControl/>
        <w:spacing w:before="0" w:beforeAutospacing="0" w:after="0" w:afterAutospacing="0"/>
      </w:pPr>
    </w:p>
    <w:p w14:paraId="467BA061" w14:textId="3143D691" w:rsidR="00881653" w:rsidRPr="004F249D" w:rsidRDefault="00881653" w:rsidP="004F249D">
      <w:pPr>
        <w:pStyle w:val="NormalWeb"/>
        <w:widowControl/>
        <w:numPr>
          <w:ilvl w:val="0"/>
          <w:numId w:val="27"/>
        </w:numPr>
        <w:spacing w:before="0" w:beforeAutospacing="0" w:after="0" w:afterAutospacing="0"/>
        <w:rPr>
          <w:b/>
        </w:rPr>
      </w:pPr>
      <w:r w:rsidRPr="004F249D">
        <w:rPr>
          <w:b/>
        </w:rPr>
        <w:t xml:space="preserve">Animal </w:t>
      </w:r>
      <w:r w:rsidR="00D92137" w:rsidRPr="004F249D">
        <w:rPr>
          <w:b/>
        </w:rPr>
        <w:t>care after stent implantation</w:t>
      </w:r>
    </w:p>
    <w:p w14:paraId="2A5BF7DE" w14:textId="77777777" w:rsidR="000D2CE6" w:rsidRPr="004F249D" w:rsidRDefault="000D2CE6" w:rsidP="004F249D">
      <w:pPr>
        <w:pStyle w:val="NormalWeb"/>
        <w:widowControl/>
        <w:spacing w:before="0" w:beforeAutospacing="0" w:after="0" w:afterAutospacing="0"/>
      </w:pPr>
    </w:p>
    <w:p w14:paraId="0FC48B2C" w14:textId="5B52D287" w:rsidR="004737DC" w:rsidRPr="004F249D" w:rsidRDefault="26E9E68C" w:rsidP="004F249D">
      <w:pPr>
        <w:pStyle w:val="NormalWeb"/>
        <w:widowControl/>
        <w:numPr>
          <w:ilvl w:val="1"/>
          <w:numId w:val="27"/>
        </w:numPr>
        <w:spacing w:before="0" w:beforeAutospacing="0" w:after="0" w:afterAutospacing="0"/>
      </w:pPr>
      <w:r w:rsidRPr="004F249D">
        <w:t>Immediately after the operation, allow the rat to recover for 60 min in a special intensive care unit cage with warmed air (30</w:t>
      </w:r>
      <w:r w:rsidR="00D92137" w:rsidRPr="00D13D3E">
        <w:t>‒</w:t>
      </w:r>
      <w:r w:rsidRPr="004F249D">
        <w:t xml:space="preserve">35 </w:t>
      </w:r>
      <w:r w:rsidRPr="004F249D">
        <w:rPr>
          <w:lang w:val="en"/>
        </w:rPr>
        <w:t>°C) and an oxygen supply.</w:t>
      </w:r>
      <w:r w:rsidRPr="004F249D">
        <w:t xml:space="preserve"> </w:t>
      </w:r>
    </w:p>
    <w:p w14:paraId="20F77513" w14:textId="77777777" w:rsidR="000D2CE6" w:rsidRPr="004F249D" w:rsidRDefault="000D2CE6" w:rsidP="004F249D">
      <w:pPr>
        <w:pStyle w:val="NormalWeb"/>
        <w:widowControl/>
        <w:spacing w:before="0" w:beforeAutospacing="0" w:after="0" w:afterAutospacing="0"/>
      </w:pPr>
    </w:p>
    <w:p w14:paraId="515BE615" w14:textId="1C52C85A" w:rsidR="00921815" w:rsidRPr="004F249D" w:rsidRDefault="26E9E68C" w:rsidP="004F249D">
      <w:pPr>
        <w:pStyle w:val="NormalWeb"/>
        <w:widowControl/>
        <w:numPr>
          <w:ilvl w:val="1"/>
          <w:numId w:val="27"/>
        </w:numPr>
        <w:spacing w:before="0" w:beforeAutospacing="0" w:after="0" w:afterAutospacing="0"/>
      </w:pPr>
      <w:r w:rsidRPr="004F249D">
        <w:t>Watch the animals carefully until fully recovered</w:t>
      </w:r>
      <w:r w:rsidR="00D92137">
        <w:t>.</w:t>
      </w:r>
      <w:r w:rsidRPr="004F249D">
        <w:t xml:space="preserve"> Afterwards, </w:t>
      </w:r>
      <w:r w:rsidR="00655B0B" w:rsidRPr="004F249D">
        <w:t xml:space="preserve">move the </w:t>
      </w:r>
      <w:r w:rsidRPr="004F249D">
        <w:t>rats into a normal cage. Provide ad libitum access to water and food.</w:t>
      </w:r>
    </w:p>
    <w:p w14:paraId="43A9B321" w14:textId="77777777" w:rsidR="000D2CE6" w:rsidRPr="004F249D" w:rsidRDefault="000D2CE6" w:rsidP="004F249D">
      <w:pPr>
        <w:pStyle w:val="ListParagraph"/>
        <w:widowControl/>
        <w:ind w:left="0"/>
      </w:pPr>
    </w:p>
    <w:p w14:paraId="01C9EF29" w14:textId="64270D48" w:rsidR="00C31CC0" w:rsidRPr="004F249D" w:rsidRDefault="00E859C6" w:rsidP="004F249D">
      <w:pPr>
        <w:pStyle w:val="NormalWeb"/>
        <w:widowControl/>
        <w:numPr>
          <w:ilvl w:val="1"/>
          <w:numId w:val="27"/>
        </w:numPr>
        <w:spacing w:before="0" w:beforeAutospacing="0" w:after="0" w:afterAutospacing="0"/>
      </w:pPr>
      <w:r w:rsidRPr="004F249D">
        <w:rPr>
          <w:lang w:val="en"/>
        </w:rPr>
        <w:t>Have</w:t>
      </w:r>
      <w:r w:rsidR="00655B0B" w:rsidRPr="004F249D">
        <w:rPr>
          <w:lang w:val="en"/>
        </w:rPr>
        <w:t xml:space="preserve"> the food </w:t>
      </w:r>
      <w:r w:rsidRPr="004F249D">
        <w:rPr>
          <w:lang w:val="en"/>
        </w:rPr>
        <w:t xml:space="preserve">mixed </w:t>
      </w:r>
      <w:r w:rsidR="00655B0B" w:rsidRPr="004F249D">
        <w:rPr>
          <w:lang w:val="en"/>
        </w:rPr>
        <w:t>with clopidogrel (15 mg/kg) t</w:t>
      </w:r>
      <w:r w:rsidR="00C31CC0" w:rsidRPr="004F249D">
        <w:rPr>
          <w:lang w:val="en"/>
        </w:rPr>
        <w:t>o avoid thrombosis of the implanted stent</w:t>
      </w:r>
      <w:r w:rsidR="00655B0B" w:rsidRPr="004F249D">
        <w:rPr>
          <w:lang w:val="en"/>
        </w:rPr>
        <w:t>.</w:t>
      </w:r>
    </w:p>
    <w:p w14:paraId="26591502" w14:textId="77777777" w:rsidR="000D2CE6" w:rsidRPr="004F249D" w:rsidRDefault="000D2CE6" w:rsidP="004F249D">
      <w:pPr>
        <w:pStyle w:val="NormalWeb"/>
        <w:widowControl/>
        <w:spacing w:before="0" w:beforeAutospacing="0" w:after="0" w:afterAutospacing="0"/>
      </w:pPr>
    </w:p>
    <w:p w14:paraId="2D4B62BD" w14:textId="2AD0B405" w:rsidR="00C31CC0" w:rsidRPr="004F249D" w:rsidRDefault="6714A046" w:rsidP="004F249D">
      <w:pPr>
        <w:pStyle w:val="NormalWeb"/>
        <w:widowControl/>
        <w:numPr>
          <w:ilvl w:val="1"/>
          <w:numId w:val="27"/>
        </w:numPr>
        <w:spacing w:before="0" w:beforeAutospacing="0" w:after="0" w:afterAutospacing="0"/>
      </w:pPr>
      <w:r w:rsidRPr="004F249D">
        <w:lastRenderedPageBreak/>
        <w:t>To enhance hypercholesterolemic conditions and plaque formation, start western diet feeding at 6</w:t>
      </w:r>
      <w:r w:rsidR="00D92137" w:rsidRPr="00D13D3E">
        <w:t>‒</w:t>
      </w:r>
      <w:r w:rsidRPr="004F249D">
        <w:t xml:space="preserve">8 weeks after birth and continue until </w:t>
      </w:r>
      <w:r w:rsidR="00D92137">
        <w:t>euthanasia</w:t>
      </w:r>
      <w:r w:rsidRPr="004F249D">
        <w:t>. If desired, a cohort</w:t>
      </w:r>
      <w:r w:rsidR="00D92137">
        <w:t xml:space="preserve"> of animals </w:t>
      </w:r>
      <w:r w:rsidRPr="004F249D">
        <w:t>fed normal rat chow can serve as control.</w:t>
      </w:r>
    </w:p>
    <w:p w14:paraId="711DE077" w14:textId="77777777" w:rsidR="00C31CC0" w:rsidRPr="004F249D" w:rsidRDefault="00C31CC0" w:rsidP="004F249D">
      <w:pPr>
        <w:pStyle w:val="NormalWeb"/>
        <w:widowControl/>
        <w:spacing w:before="0" w:beforeAutospacing="0" w:after="0" w:afterAutospacing="0"/>
        <w:rPr>
          <w:b/>
        </w:rPr>
      </w:pPr>
    </w:p>
    <w:p w14:paraId="00BA773A" w14:textId="4781620F" w:rsidR="00881653" w:rsidRPr="004F249D" w:rsidRDefault="00881653" w:rsidP="004F249D">
      <w:pPr>
        <w:pStyle w:val="NormalWeb"/>
        <w:widowControl/>
        <w:numPr>
          <w:ilvl w:val="0"/>
          <w:numId w:val="27"/>
        </w:numPr>
        <w:spacing w:before="0" w:beforeAutospacing="0" w:after="0" w:afterAutospacing="0"/>
        <w:rPr>
          <w:b/>
        </w:rPr>
      </w:pPr>
      <w:r w:rsidRPr="004F249D">
        <w:rPr>
          <w:b/>
        </w:rPr>
        <w:t xml:space="preserve">Tissue </w:t>
      </w:r>
      <w:r w:rsidR="00D92137" w:rsidRPr="004F249D">
        <w:rPr>
          <w:b/>
        </w:rPr>
        <w:t>collection and processing</w:t>
      </w:r>
    </w:p>
    <w:p w14:paraId="155D72E5" w14:textId="77777777" w:rsidR="000D2CE6" w:rsidRPr="004F249D" w:rsidRDefault="000D2CE6" w:rsidP="004F249D">
      <w:pPr>
        <w:pStyle w:val="NormalWeb"/>
        <w:widowControl/>
        <w:spacing w:before="0" w:beforeAutospacing="0" w:after="0" w:afterAutospacing="0"/>
        <w:rPr>
          <w:b/>
        </w:rPr>
      </w:pPr>
    </w:p>
    <w:p w14:paraId="0C7CAD90" w14:textId="1A46AAC6" w:rsidR="0050636E" w:rsidRPr="004F249D" w:rsidRDefault="00A81909" w:rsidP="004F249D">
      <w:pPr>
        <w:pStyle w:val="NormalWeb"/>
        <w:widowControl/>
        <w:numPr>
          <w:ilvl w:val="1"/>
          <w:numId w:val="27"/>
        </w:numPr>
        <w:spacing w:before="0" w:beforeAutospacing="0" w:after="0" w:afterAutospacing="0"/>
      </w:pPr>
      <w:r w:rsidRPr="004F249D">
        <w:t xml:space="preserve">Before starting the tissue </w:t>
      </w:r>
      <w:proofErr w:type="spellStart"/>
      <w:r w:rsidRPr="004F249D">
        <w:t>explantation</w:t>
      </w:r>
      <w:proofErr w:type="spellEnd"/>
      <w:r w:rsidRPr="004F249D">
        <w:t xml:space="preserve"> at the designated time point, euthanize the animal according to IACUC guidelines. </w:t>
      </w:r>
      <w:r w:rsidR="00655B0B" w:rsidRPr="004F249D">
        <w:t>Harvest the stented aorta f</w:t>
      </w:r>
      <w:r w:rsidR="26E9E68C" w:rsidRPr="004F249D">
        <w:t xml:space="preserve">or histological analysis at the end of the observation period. </w:t>
      </w:r>
    </w:p>
    <w:p w14:paraId="746514F6" w14:textId="77777777" w:rsidR="000D2CE6" w:rsidRPr="004F249D" w:rsidRDefault="000D2CE6" w:rsidP="004F249D">
      <w:pPr>
        <w:pStyle w:val="NormalWeb"/>
        <w:widowControl/>
        <w:spacing w:before="0" w:beforeAutospacing="0" w:after="0" w:afterAutospacing="0"/>
      </w:pPr>
    </w:p>
    <w:p w14:paraId="785B92D9" w14:textId="395B213E" w:rsidR="0050636E" w:rsidRPr="004F249D" w:rsidRDefault="26E9E68C" w:rsidP="004F249D">
      <w:pPr>
        <w:pStyle w:val="NormalWeb"/>
        <w:widowControl/>
        <w:numPr>
          <w:ilvl w:val="1"/>
          <w:numId w:val="27"/>
        </w:numPr>
        <w:spacing w:before="0" w:beforeAutospacing="0" w:after="0" w:afterAutospacing="0"/>
      </w:pPr>
      <w:r w:rsidRPr="004F249D">
        <w:t>Open the abdomen by a midline incision and remove the stented segment of the aorta as well as adjacent non-stented parts of the aorta, measuring 0.5 cm each.</w:t>
      </w:r>
    </w:p>
    <w:p w14:paraId="4148AD61" w14:textId="77777777" w:rsidR="000D2CE6" w:rsidRPr="004F249D" w:rsidRDefault="000D2CE6" w:rsidP="004F249D">
      <w:pPr>
        <w:widowControl/>
      </w:pPr>
    </w:p>
    <w:p w14:paraId="6C1D8B66" w14:textId="5AFE8413" w:rsidR="0050636E" w:rsidRPr="004F249D" w:rsidRDefault="6714A046" w:rsidP="004F249D">
      <w:pPr>
        <w:pStyle w:val="NormalWeb"/>
        <w:widowControl/>
        <w:numPr>
          <w:ilvl w:val="1"/>
          <w:numId w:val="27"/>
        </w:numPr>
        <w:spacing w:before="0" w:beforeAutospacing="0" w:after="0" w:afterAutospacing="0"/>
      </w:pPr>
      <w:r w:rsidRPr="004F249D">
        <w:t>Place the tissue into a solution of 4% buffered formalin for 24 h for fixation.</w:t>
      </w:r>
    </w:p>
    <w:p w14:paraId="2CBDCC47" w14:textId="77777777" w:rsidR="000D2CE6" w:rsidRPr="004F249D" w:rsidRDefault="000D2CE6" w:rsidP="004F249D">
      <w:pPr>
        <w:pStyle w:val="NormalWeb"/>
        <w:widowControl/>
        <w:spacing w:before="0" w:beforeAutospacing="0" w:after="0" w:afterAutospacing="0"/>
      </w:pPr>
    </w:p>
    <w:p w14:paraId="4479B453" w14:textId="5259A772" w:rsidR="00E41E6A" w:rsidRPr="004F249D" w:rsidRDefault="6714A046" w:rsidP="004F249D">
      <w:pPr>
        <w:pStyle w:val="NormalWeb"/>
        <w:widowControl/>
        <w:numPr>
          <w:ilvl w:val="1"/>
          <w:numId w:val="27"/>
        </w:numPr>
        <w:spacing w:before="0" w:beforeAutospacing="0" w:after="0" w:afterAutospacing="0"/>
      </w:pPr>
      <w:r w:rsidRPr="004F249D">
        <w:t>Embed the stented arterial tissue in plastic and perform histological and immunohistochemical staining according to standard protocols</w:t>
      </w:r>
      <w:r w:rsidR="00645C34" w:rsidRPr="004F249D">
        <w:fldChar w:fldCharType="begin"/>
      </w:r>
      <w:r w:rsidR="00645C34" w:rsidRPr="004F249D">
        <w:instrText xml:space="preserve"> ADDIN EN.CITE &lt;EndNote&gt;&lt;Cite&gt;&lt;Author&gt;Malik&lt;/Author&gt;&lt;Year&gt;1998&lt;/Year&gt;&lt;RecNum&gt;1502&lt;/RecNum&gt;&lt;DisplayText&gt;&lt;style face="superscript"&gt;18,19&lt;/style&gt;&lt;/DisplayText&gt;&lt;record&gt;&lt;rec-number&gt;1502&lt;/rec-number&gt;&lt;foreign-keys&gt;&lt;key app="EN" db-id="x2ezx9sz4zade9epzae5weez2005v9vpw29x"&gt;1502&lt;/key&gt;&lt;/foreign-keys&gt;&lt;ref-type name="Journal Article"&gt;17&lt;/ref-type&gt;&lt;contributors&gt;&lt;authors&gt;&lt;author&gt;Malik, N.&lt;/author&gt;&lt;author&gt;Gunn, J.&lt;/author&gt;&lt;author&gt;Holt, C. M.&lt;/author&gt;&lt;author&gt;Shepherd, L.&lt;/author&gt;&lt;author&gt;Francis, S. E.&lt;/author&gt;&lt;author&gt;Newman, C. M.&lt;/author&gt;&lt;author&gt;Crossman, D. C.&lt;/author&gt;&lt;author&gt;Cumberland, D. C.&lt;/author&gt;&lt;/authors&gt;&lt;/contributors&gt;&lt;titles&gt;&lt;title&gt;Intravascular stents: a new technique for tissue processing for histology, immunohistochemistry, and transmission electron microscopy&lt;/title&gt;&lt;secondary-title&gt;Heart&lt;/secondary-title&gt;&lt;/titles&gt;&lt;periodical&gt;&lt;full-title&gt;Heart&lt;/full-title&gt;&lt;/periodical&gt;&lt;pages&gt;509-16&lt;/pages&gt;&lt;volume&gt;80&lt;/volume&gt;&lt;number&gt;5&lt;/number&gt;&lt;dates&gt;&lt;year&gt;1998&lt;/year&gt;&lt;/dates&gt;&lt;isbn&gt;1355-6037 (Print)&amp;#xD;1355-6037 (Linking)&lt;/isbn&gt;&lt;work-type&gt;Research Support, Non-U S Gov&amp;apos;t&lt;/work-type&gt;&lt;urls&gt;&lt;/urls&gt;&lt;/record&gt;&lt;/Cite&gt;&lt;Cite&gt;&lt;Author&gt;Kumar&lt;/Author&gt;&lt;Year&gt;2011&lt;/Year&gt;&lt;RecNum&gt;1389&lt;/RecNum&gt;&lt;record&gt;&lt;rec-number&gt;1389&lt;/rec-number&gt;&lt;foreign-keys&gt;&lt;key app="EN" db-id="x2ezx9sz4zade9epzae5weez2005v9vpw29x"&gt;1389&lt;/key&gt;&lt;/foreign-keys&gt;&lt;ref-type name="Journal Article"&gt;17&lt;/ref-type&gt;&lt;contributors&gt;&lt;authors&gt;&lt;author&gt;Kumar, A. H.&lt;/author&gt;&lt;author&gt;McCauley, S. D.&lt;/author&gt;&lt;author&gt;Hynes, B. G.&lt;/author&gt;&lt;author&gt;O&amp;apos;Dea, J.&lt;/author&gt;&lt;author&gt;Caplice, N. M.&lt;/author&gt;&lt;/authors&gt;&lt;/contributors&gt;&lt;titles&gt;&lt;title&gt;Improved protocol for processing stented porcine coronary arteries for immunostaining&lt;/title&gt;&lt;secondary-title&gt;J Mol Histol&lt;/secondary-title&gt;&lt;/titles&gt;&lt;pages&gt;187-93&lt;/pages&gt;&lt;volume&gt;42&lt;/volume&gt;&lt;number&gt;2&lt;/number&gt;&lt;dates&gt;&lt;year&gt;2011&lt;/year&gt;&lt;/dates&gt;&lt;isbn&gt;1567-2387 (Electronic)&amp;#xD;1567-2379 (Linking)&lt;/isbn&gt;&lt;work-type&gt;Research Support, Non-U S Gov&amp;apos;t&lt;/work-type&gt;&lt;urls&gt;&lt;/urls&gt;&lt;/record&gt;&lt;/Cite&gt;&lt;/EndNote&gt;</w:instrText>
      </w:r>
      <w:r w:rsidR="00645C34" w:rsidRPr="004F249D">
        <w:fldChar w:fldCharType="separate"/>
      </w:r>
      <w:hyperlink w:anchor="_ENREF_18" w:tooltip="Malik, 1998 #1502" w:history="1">
        <w:r w:rsidR="00C31FD3" w:rsidRPr="004F249D">
          <w:rPr>
            <w:noProof/>
            <w:vertAlign w:val="superscript"/>
          </w:rPr>
          <w:t>18</w:t>
        </w:r>
      </w:hyperlink>
      <w:r w:rsidR="00645C34" w:rsidRPr="004F249D">
        <w:rPr>
          <w:noProof/>
          <w:vertAlign w:val="superscript"/>
        </w:rPr>
        <w:t>,</w:t>
      </w:r>
      <w:hyperlink w:anchor="_ENREF_19" w:tooltip="Kumar, 2011 #1389" w:history="1">
        <w:r w:rsidR="00C31FD3" w:rsidRPr="004F249D">
          <w:rPr>
            <w:noProof/>
            <w:vertAlign w:val="superscript"/>
          </w:rPr>
          <w:t>19</w:t>
        </w:r>
      </w:hyperlink>
      <w:r w:rsidR="00645C34" w:rsidRPr="004F249D">
        <w:fldChar w:fldCharType="end"/>
      </w:r>
      <w:hyperlink w:anchor="_ENREF_19" w:tooltip="Kumar, 2011 #1389" w:history="1"/>
      <w:r w:rsidRPr="004F249D">
        <w:t>.</w:t>
      </w:r>
      <w:r w:rsidR="00D92137">
        <w:t xml:space="preserve"> </w:t>
      </w:r>
      <w:hyperlink w:anchor="_ENREF_18" w:tooltip="Kumar, 2011 #1389" w:history="1"/>
    </w:p>
    <w:p w14:paraId="76E4E4D5" w14:textId="74CC2066" w:rsidR="009D21C1" w:rsidRPr="004F249D" w:rsidRDefault="009D21C1" w:rsidP="004F249D">
      <w:pPr>
        <w:pStyle w:val="NormalWeb"/>
        <w:widowControl/>
        <w:spacing w:before="0" w:beforeAutospacing="0" w:after="0" w:afterAutospacing="0"/>
      </w:pPr>
    </w:p>
    <w:p w14:paraId="462BADD3" w14:textId="02C000CC" w:rsidR="009319F1" w:rsidRPr="004F249D" w:rsidRDefault="00386487" w:rsidP="004F249D">
      <w:pPr>
        <w:pStyle w:val="NormalWeb"/>
        <w:widowControl/>
        <w:numPr>
          <w:ilvl w:val="0"/>
          <w:numId w:val="27"/>
        </w:numPr>
        <w:spacing w:before="0" w:beforeAutospacing="0" w:after="0" w:afterAutospacing="0"/>
        <w:rPr>
          <w:b/>
        </w:rPr>
      </w:pPr>
      <w:proofErr w:type="spellStart"/>
      <w:r w:rsidRPr="004F249D">
        <w:rPr>
          <w:b/>
        </w:rPr>
        <w:t>Histomorphometric</w:t>
      </w:r>
      <w:proofErr w:type="spellEnd"/>
      <w:r w:rsidRPr="004F249D">
        <w:rPr>
          <w:b/>
        </w:rPr>
        <w:t xml:space="preserve"> </w:t>
      </w:r>
      <w:r w:rsidR="00D92137">
        <w:rPr>
          <w:b/>
        </w:rPr>
        <w:t>a</w:t>
      </w:r>
      <w:r w:rsidRPr="004F249D">
        <w:rPr>
          <w:b/>
        </w:rPr>
        <w:t>nalysis</w:t>
      </w:r>
    </w:p>
    <w:p w14:paraId="04AB8349" w14:textId="77777777" w:rsidR="000D2CE6" w:rsidRPr="004F249D" w:rsidRDefault="000D2CE6" w:rsidP="004F249D">
      <w:pPr>
        <w:pStyle w:val="NormalWeb"/>
        <w:widowControl/>
        <w:spacing w:before="0" w:beforeAutospacing="0" w:after="0" w:afterAutospacing="0"/>
        <w:rPr>
          <w:b/>
        </w:rPr>
      </w:pPr>
    </w:p>
    <w:p w14:paraId="49C9F672" w14:textId="466A9F18" w:rsidR="000D2CE6" w:rsidRPr="004F249D" w:rsidRDefault="0076277F" w:rsidP="004F249D">
      <w:pPr>
        <w:pStyle w:val="NormalWeb"/>
        <w:widowControl/>
        <w:numPr>
          <w:ilvl w:val="1"/>
          <w:numId w:val="27"/>
        </w:numPr>
        <w:spacing w:before="0" w:beforeAutospacing="0" w:after="0" w:afterAutospacing="0"/>
      </w:pPr>
      <w:r w:rsidRPr="004F249D">
        <w:t xml:space="preserve">Perform </w:t>
      </w:r>
      <w:proofErr w:type="spellStart"/>
      <w:r w:rsidRPr="004F249D">
        <w:t>histomorphometric</w:t>
      </w:r>
      <w:proofErr w:type="spellEnd"/>
      <w:r w:rsidRPr="004F249D">
        <w:t xml:space="preserve"> analysis of sequential sections of the proximal, middle, and distal part</w:t>
      </w:r>
      <w:r w:rsidR="003C33C0" w:rsidRPr="004F249D">
        <w:t xml:space="preserve"> of the stented aorta</w:t>
      </w:r>
      <w:r w:rsidRPr="004F249D">
        <w:t xml:space="preserve"> by means of a microscope </w:t>
      </w:r>
      <w:r w:rsidR="00D92137">
        <w:t>linked</w:t>
      </w:r>
      <w:r w:rsidRPr="004F249D">
        <w:t xml:space="preserve"> to a computer with an appropriate image analysis software. </w:t>
      </w:r>
    </w:p>
    <w:p w14:paraId="180D8077" w14:textId="77777777" w:rsidR="000D2CE6" w:rsidRPr="004F249D" w:rsidRDefault="000D2CE6" w:rsidP="004F249D">
      <w:pPr>
        <w:pStyle w:val="NormalWeb"/>
        <w:widowControl/>
        <w:spacing w:before="0" w:beforeAutospacing="0" w:after="0" w:afterAutospacing="0"/>
      </w:pPr>
    </w:p>
    <w:p w14:paraId="6307D8E4" w14:textId="4A0575FD" w:rsidR="000B55AA" w:rsidRPr="004F249D" w:rsidRDefault="26E9E68C" w:rsidP="004F249D">
      <w:pPr>
        <w:pStyle w:val="NormalWeb"/>
        <w:widowControl/>
        <w:numPr>
          <w:ilvl w:val="1"/>
          <w:numId w:val="27"/>
        </w:numPr>
        <w:spacing w:before="0" w:beforeAutospacing="0" w:after="0" w:afterAutospacing="0"/>
      </w:pPr>
      <w:r w:rsidRPr="004F249D">
        <w:t xml:space="preserve">Trace the contours of </w:t>
      </w:r>
      <w:r w:rsidR="00E859C6" w:rsidRPr="004F249D">
        <w:t xml:space="preserve">the </w:t>
      </w:r>
      <w:r w:rsidR="00D92137" w:rsidRPr="004F249D">
        <w:t xml:space="preserve">external elastic lamina </w:t>
      </w:r>
      <w:r w:rsidR="00E859C6" w:rsidRPr="004F249D">
        <w:t>(</w:t>
      </w:r>
      <w:r w:rsidRPr="004F249D">
        <w:t>EEL</w:t>
      </w:r>
      <w:r w:rsidR="00E859C6" w:rsidRPr="004F249D">
        <w:t>, between adventitia and media)</w:t>
      </w:r>
      <w:r w:rsidRPr="004F249D">
        <w:t xml:space="preserve">, </w:t>
      </w:r>
      <w:r w:rsidR="00D92137" w:rsidRPr="004F249D">
        <w:t xml:space="preserve">internal elastic lamina </w:t>
      </w:r>
      <w:r w:rsidR="00E859C6" w:rsidRPr="004F249D">
        <w:t>(</w:t>
      </w:r>
      <w:r w:rsidRPr="004F249D">
        <w:t>IEL</w:t>
      </w:r>
      <w:r w:rsidR="00246722" w:rsidRPr="004F249D">
        <w:t>, between media and neointima</w:t>
      </w:r>
      <w:r w:rsidR="00E859C6" w:rsidRPr="004F249D">
        <w:t>),</w:t>
      </w:r>
      <w:r w:rsidRPr="004F249D">
        <w:t xml:space="preserve"> and </w:t>
      </w:r>
      <w:r w:rsidR="00D92137" w:rsidRPr="004F249D">
        <w:t>lu</w:t>
      </w:r>
      <w:r w:rsidRPr="004F249D">
        <w:t>men</w:t>
      </w:r>
      <w:r w:rsidR="00472A4D" w:rsidRPr="004F249D">
        <w:t xml:space="preserve"> </w:t>
      </w:r>
      <w:r w:rsidRPr="004F249D">
        <w:t xml:space="preserve">with a </w:t>
      </w:r>
      <w:r w:rsidR="00DE5AA6" w:rsidRPr="004F249D">
        <w:t>graphic drawing</w:t>
      </w:r>
      <w:r w:rsidRPr="004F249D">
        <w:t xml:space="preserve"> </w:t>
      </w:r>
      <w:r w:rsidR="00DE5AA6" w:rsidRPr="004F249D">
        <w:t>tablet</w:t>
      </w:r>
      <w:r w:rsidRPr="004F249D">
        <w:t xml:space="preserve">. </w:t>
      </w:r>
      <w:r w:rsidR="000B55AA" w:rsidRPr="004F249D">
        <w:t xml:space="preserve">From these values, calculate EEL area, IEL area, and </w:t>
      </w:r>
      <w:r w:rsidR="00D92137">
        <w:t>l</w:t>
      </w:r>
      <w:r w:rsidR="000B55AA" w:rsidRPr="004F249D">
        <w:t>umen area</w:t>
      </w:r>
      <w:r w:rsidR="00246722" w:rsidRPr="004F249D">
        <w:t xml:space="preserve"> with the software</w:t>
      </w:r>
      <w:r w:rsidR="000B55AA" w:rsidRPr="004F249D">
        <w:t xml:space="preserve">. </w:t>
      </w:r>
    </w:p>
    <w:p w14:paraId="133B0A2F" w14:textId="77777777" w:rsidR="000D2CE6" w:rsidRPr="004F249D" w:rsidRDefault="000D2CE6" w:rsidP="004F249D">
      <w:pPr>
        <w:widowControl/>
      </w:pPr>
    </w:p>
    <w:p w14:paraId="3F18995D" w14:textId="5BA4048A" w:rsidR="000B55AA" w:rsidRPr="004F249D" w:rsidRDefault="6714A046" w:rsidP="004F249D">
      <w:pPr>
        <w:pStyle w:val="NormalWeb"/>
        <w:widowControl/>
        <w:numPr>
          <w:ilvl w:val="1"/>
          <w:numId w:val="27"/>
        </w:numPr>
        <w:spacing w:before="0" w:beforeAutospacing="0" w:after="0" w:afterAutospacing="0"/>
      </w:pPr>
      <w:r w:rsidRPr="004F249D">
        <w:t>Calculate the percent cross-sectional area in-stent restenosis (ISR):</w:t>
      </w:r>
    </w:p>
    <w:p w14:paraId="08226E0C" w14:textId="6456B787" w:rsidR="000D2CE6" w:rsidRPr="004F249D" w:rsidRDefault="00D92137" w:rsidP="004F249D">
      <w:pPr>
        <w:pStyle w:val="NormalWeb"/>
        <w:widowControl/>
        <w:spacing w:before="0" w:beforeAutospacing="0" w:after="0" w:afterAutospacing="0"/>
      </w:pPr>
      <m:oMathPara>
        <m:oMath>
          <m:r>
            <m:rPr>
              <m:sty m:val="p"/>
            </m:rPr>
            <w:rPr>
              <w:rFonts w:ascii="Cambria Math" w:hAnsi="Cambria Math"/>
            </w:rPr>
            <m:t xml:space="preserve">ISR=100 </m:t>
          </m:r>
          <m:r>
            <w:rPr>
              <w:rFonts w:ascii="Cambria Math" w:hAnsi="Cambria Math"/>
            </w:rPr>
            <m:t>⨯ (</m:t>
          </m:r>
          <m:r>
            <m:rPr>
              <m:sty m:val="p"/>
            </m:rPr>
            <w:rPr>
              <w:rFonts w:ascii="Cambria Math" w:hAnsi="Cambria Math"/>
            </w:rPr>
            <m:t>1</m:t>
          </m:r>
          <m:r>
            <w:rPr>
              <w:rFonts w:ascii="Cambria Math" w:hAnsi="Cambria Math"/>
            </w:rPr>
            <m:t>-</m:t>
          </m:r>
          <m:d>
            <m:dPr>
              <m:begChr m:val="["/>
              <m:endChr m:val="]"/>
              <m:ctrlPr>
                <w:rPr>
                  <w:rFonts w:ascii="Cambria Math" w:hAnsi="Cambria Math"/>
                  <w:i/>
                </w:rPr>
              </m:ctrlPr>
            </m:dPr>
            <m:e>
              <m:f>
                <m:fPr>
                  <m:ctrlPr>
                    <w:rPr>
                      <w:rFonts w:ascii="Cambria Math" w:hAnsi="Cambria Math"/>
                      <w:iCs/>
                    </w:rPr>
                  </m:ctrlPr>
                </m:fPr>
                <m:num>
                  <m:r>
                    <m:rPr>
                      <m:sty m:val="p"/>
                    </m:rPr>
                    <w:rPr>
                      <w:rFonts w:ascii="Cambria Math" w:hAnsi="Cambria Math"/>
                    </w:rPr>
                    <m:t>Lumen area</m:t>
                  </m:r>
                </m:num>
                <m:den>
                  <m:r>
                    <m:rPr>
                      <m:sty m:val="p"/>
                    </m:rPr>
                    <w:rPr>
                      <w:rFonts w:ascii="Cambria Math" w:hAnsi="Cambria Math"/>
                    </w:rPr>
                    <m:t>IEL area</m:t>
                  </m:r>
                </m:den>
              </m:f>
            </m:e>
          </m:d>
          <m:r>
            <w:rPr>
              <w:rFonts w:ascii="Cambria Math" w:hAnsi="Cambria Math"/>
            </w:rPr>
            <m:t>)</m:t>
          </m:r>
        </m:oMath>
      </m:oMathPara>
    </w:p>
    <w:p w14:paraId="2DC06C43" w14:textId="761DC078" w:rsidR="000B55AA" w:rsidRPr="004F249D" w:rsidRDefault="000B55AA" w:rsidP="004F249D">
      <w:pPr>
        <w:pStyle w:val="NormalWeb"/>
        <w:widowControl/>
        <w:spacing w:before="0" w:beforeAutospacing="0" w:after="0" w:afterAutospacing="0"/>
      </w:pPr>
    </w:p>
    <w:p w14:paraId="4A061A42" w14:textId="71C5CF12" w:rsidR="000B55AA" w:rsidRPr="004F249D" w:rsidRDefault="26E9E68C" w:rsidP="004F249D">
      <w:pPr>
        <w:pStyle w:val="NormalWeb"/>
        <w:widowControl/>
        <w:numPr>
          <w:ilvl w:val="1"/>
          <w:numId w:val="27"/>
        </w:numPr>
        <w:spacing w:before="0" w:beforeAutospacing="0" w:after="0" w:afterAutospacing="0"/>
      </w:pPr>
      <w:r w:rsidRPr="004F249D">
        <w:t>Calculate</w:t>
      </w:r>
      <w:r w:rsidR="00246722" w:rsidRPr="004F249D">
        <w:t xml:space="preserve"> the</w:t>
      </w:r>
      <w:r w:rsidRPr="004F249D">
        <w:t xml:space="preserve"> total neointimal area (A</w:t>
      </w:r>
      <w:r w:rsidRPr="004F249D">
        <w:rPr>
          <w:vertAlign w:val="subscript"/>
        </w:rPr>
        <w:t>i</w:t>
      </w:r>
      <w:r w:rsidRPr="004F249D">
        <w:t>)</w:t>
      </w:r>
      <w:r w:rsidR="00472A4D" w:rsidRPr="004F249D">
        <w:t>:</w:t>
      </w:r>
    </w:p>
    <w:p w14:paraId="30FDECE4" w14:textId="14C34507" w:rsidR="000D2CE6" w:rsidRPr="00D92137" w:rsidRDefault="00091DA3" w:rsidP="004F249D">
      <w:pPr>
        <w:pStyle w:val="NormalWeb"/>
        <w:widowControl/>
        <w:spacing w:before="0" w:beforeAutospacing="0" w:after="0" w:afterAutospacing="0"/>
        <w:rPr>
          <w:iCs/>
        </w:rPr>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IEL area</m:t>
              </m:r>
            </m:num>
            <m:den>
              <m:r>
                <m:rPr>
                  <m:sty m:val="p"/>
                </m:rPr>
                <w:rPr>
                  <w:rFonts w:ascii="Cambria Math" w:hAnsi="Cambria Math"/>
                </w:rPr>
                <m:t>Lumen area</m:t>
              </m:r>
            </m:den>
          </m:f>
        </m:oMath>
      </m:oMathPara>
    </w:p>
    <w:p w14:paraId="53462C5A" w14:textId="77777777" w:rsidR="000D2CE6" w:rsidRPr="004F249D" w:rsidRDefault="000D2CE6" w:rsidP="004F249D">
      <w:pPr>
        <w:pStyle w:val="NormalWeb"/>
        <w:widowControl/>
        <w:spacing w:before="0" w:beforeAutospacing="0" w:after="0" w:afterAutospacing="0"/>
      </w:pPr>
    </w:p>
    <w:p w14:paraId="0D64396D" w14:textId="4B720A08" w:rsidR="00E859C6" w:rsidRPr="004F249D" w:rsidRDefault="26E9E68C" w:rsidP="004F249D">
      <w:pPr>
        <w:pStyle w:val="NormalWeb"/>
        <w:widowControl/>
        <w:numPr>
          <w:ilvl w:val="1"/>
          <w:numId w:val="27"/>
        </w:numPr>
        <w:spacing w:before="0" w:beforeAutospacing="0" w:after="0" w:afterAutospacing="0"/>
      </w:pPr>
      <w:r w:rsidRPr="004F249D">
        <w:t xml:space="preserve">Measure </w:t>
      </w:r>
      <w:r w:rsidR="00246722" w:rsidRPr="004F249D">
        <w:t xml:space="preserve">the </w:t>
      </w:r>
      <w:r w:rsidRPr="004F249D">
        <w:t>neointimal thickness (NIT)</w:t>
      </w:r>
      <w:r w:rsidR="00246722" w:rsidRPr="004F249D">
        <w:t xml:space="preserve"> over each stent strut as the distance between strut and lumen. Measure the NIT between the stent struts as the distance between IEL and lumen.</w:t>
      </w:r>
    </w:p>
    <w:p w14:paraId="66EA4098" w14:textId="77777777" w:rsidR="00E859C6" w:rsidRPr="004F249D" w:rsidRDefault="00E859C6" w:rsidP="004F249D">
      <w:pPr>
        <w:pStyle w:val="NormalWeb"/>
        <w:widowControl/>
        <w:spacing w:before="0" w:beforeAutospacing="0" w:after="0" w:afterAutospacing="0"/>
      </w:pPr>
    </w:p>
    <w:p w14:paraId="1B88A642" w14:textId="7329C880" w:rsidR="003C33C0" w:rsidRPr="004F249D" w:rsidRDefault="00A93D2C" w:rsidP="004F249D">
      <w:pPr>
        <w:pStyle w:val="NormalWeb"/>
        <w:widowControl/>
        <w:spacing w:before="0" w:beforeAutospacing="0" w:after="0" w:afterAutospacing="0"/>
      </w:pPr>
      <w:r>
        <w:t>NOTE:</w:t>
      </w:r>
      <w:r w:rsidR="00246722" w:rsidRPr="004F249D">
        <w:t xml:space="preserve"> </w:t>
      </w:r>
      <w:r w:rsidR="003C33C0" w:rsidRPr="004F249D">
        <w:t xml:space="preserve">Alternatively, calculate </w:t>
      </w:r>
      <w:r w:rsidR="00D92137">
        <w:t xml:space="preserve">NIT </w:t>
      </w:r>
      <w:r w:rsidR="003C33C0" w:rsidRPr="004F249D">
        <w:t xml:space="preserve">as </w:t>
      </w:r>
    </w:p>
    <w:p w14:paraId="5E4191AD" w14:textId="271BED25" w:rsidR="00E859C6" w:rsidRPr="004F249D" w:rsidRDefault="00D92137" w:rsidP="004F249D">
      <w:pPr>
        <w:pStyle w:val="NormalWeb"/>
        <w:widowControl/>
        <w:spacing w:before="0" w:beforeAutospacing="0" w:after="0" w:afterAutospacing="0"/>
      </w:pPr>
      <m:oMathPara>
        <m:oMath>
          <m:r>
            <m:rPr>
              <m:sty m:val="p"/>
            </m:rPr>
            <w:rPr>
              <w:rFonts w:ascii="Cambria Math" w:hAnsi="Cambria Math"/>
            </w:rPr>
            <m:t>NIT</m:t>
          </m:r>
          <m:r>
            <w:rPr>
              <w:rFonts w:ascii="Cambria Math" w:hAnsi="Cambria Math"/>
            </w:rPr>
            <m:t xml:space="preserve">= </m:t>
          </m:r>
          <m:f>
            <m:fPr>
              <m:ctrlPr>
                <w:rPr>
                  <w:rFonts w:ascii="Cambria Math" w:hAnsi="Cambria Math"/>
                  <w:i/>
                </w:rPr>
              </m:ctrlPr>
            </m:fPr>
            <m:num>
              <m:r>
                <w:rPr>
                  <w:rFonts w:ascii="Cambria Math" w:hAnsi="Cambria Math"/>
                </w:rPr>
                <m:t>(</m:t>
              </m:r>
              <m:r>
                <m:rPr>
                  <m:sty m:val="p"/>
                </m:rPr>
                <w:rPr>
                  <w:rFonts w:ascii="Cambria Math" w:hAnsi="Cambria Math"/>
                </w:rPr>
                <m:t>2</m:t>
              </m:r>
              <m:r>
                <w:rPr>
                  <w:rFonts w:ascii="Cambria Math" w:hAnsi="Cambria Math"/>
                </w:rPr>
                <m:t xml:space="preserve"> ⨯</m:t>
              </m:r>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L</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IEL</m:t>
                  </m:r>
                </m:sub>
              </m:sSub>
              <m:r>
                <w:rPr>
                  <w:rFonts w:ascii="Cambria Math" w:hAnsi="Cambria Math"/>
                </w:rPr>
                <m:t>)</m:t>
              </m:r>
            </m:den>
          </m:f>
        </m:oMath>
      </m:oMathPara>
    </w:p>
    <w:p w14:paraId="27DD4195" w14:textId="7969FF28" w:rsidR="003C33C0" w:rsidRPr="004F249D" w:rsidRDefault="003C33C0" w:rsidP="004F249D">
      <w:pPr>
        <w:pStyle w:val="NormalWeb"/>
        <w:widowControl/>
        <w:spacing w:before="0" w:beforeAutospacing="0" w:after="0" w:afterAutospacing="0"/>
      </w:pPr>
      <w:r w:rsidRPr="004F249D">
        <w:t>where P</w:t>
      </w:r>
      <w:r w:rsidRPr="004F249D">
        <w:rPr>
          <w:vertAlign w:val="subscript"/>
        </w:rPr>
        <w:t xml:space="preserve">L </w:t>
      </w:r>
      <w:r w:rsidRPr="004F249D">
        <w:t>and P</w:t>
      </w:r>
      <w:r w:rsidRPr="004F249D">
        <w:rPr>
          <w:vertAlign w:val="subscript"/>
        </w:rPr>
        <w:t>IEL</w:t>
      </w:r>
      <w:r w:rsidRPr="004F249D">
        <w:t xml:space="preserve"> are the lumen and internal elastic lamina perimeter, respectively</w:t>
      </w:r>
      <w:hyperlink w:anchor="_ENREF_20" w:tooltip="Jiang, 2004 #856" w:history="1">
        <w:r w:rsidR="00C31FD3" w:rsidRPr="004F249D">
          <w:fldChar w:fldCharType="begin"/>
        </w:r>
        <w:r w:rsidR="00C31FD3" w:rsidRPr="004F249D">
          <w:instrText xml:space="preserve"> ADDIN EN.CITE &lt;EndNote&gt;&lt;Cite&gt;&lt;Author&gt;Jiang&lt;/Author&gt;&lt;Year&gt;2004&lt;/Year&gt;&lt;RecNum&gt;856&lt;/RecNum&gt;&lt;DisplayText&gt;&lt;style face="superscript"&gt;20&lt;/style&gt;&lt;/DisplayText&gt;&lt;record&gt;&lt;rec-number&gt;856&lt;/rec-number&gt;&lt;foreign-keys&gt;&lt;key app="EN" db-id="x2ezx9sz4zade9epzae5weez2005v9vpw29x"&gt;856&lt;/key&gt;&lt;/foreign-keys&gt;&lt;ref-type name="Journal Article"&gt;17&lt;/ref-type&gt;&lt;contributors&gt;&lt;authors&gt;&lt;author&gt;Jiang, Z.&lt;/author&gt;&lt;author&gt;Wu, L.&lt;/author&gt;&lt;author&gt;Miller, B. L.&lt;/author&gt;&lt;author&gt;Goldman, D. R.&lt;/author&gt;&lt;author&gt;Fernandez, C. M.&lt;/author&gt;&lt;author&gt;Abouhamze, Z. S.&lt;/author&gt;&lt;author&gt;Ozaki, C. K.&lt;/author&gt;&lt;author&gt;Berceli, S. A.&lt;/author&gt;&lt;/authors&gt;&lt;/contributors&gt;&lt;titles&gt;&lt;title&gt;A novel vein graft model: adaptation to differential flow environments&lt;/title&gt;&lt;secondary-title&gt;Am J Physiol Heart Circ Physiol&lt;/secondary-title&gt;&lt;/titles&gt;&lt;periodical&gt;&lt;full-title&gt;Am J Physiol Heart Circ Physiol&lt;/full-title&gt;&lt;/periodical&gt;&lt;pages&gt;18&lt;/pages&gt;&lt;volume&gt;286&lt;/volume&gt;&lt;number&gt;1&lt;/number&gt;&lt;dates&gt;&lt;year&gt;2004&lt;/year&gt;&lt;/dates&gt;&lt;isbn&gt;0363-6135 (Print)&amp;#xD;0363-6135 (Linking)&lt;/isbn&gt;&lt;work-type&gt;Research Support, Non-U S Gov&amp;apos;t&amp;#xD;Research Support, U S Gov&amp;apos;t, P H S&lt;/work-type&gt;&lt;urls&gt;&lt;/urls&gt;&lt;/record&gt;&lt;/Cite&gt;&lt;/EndNote&gt;</w:instrText>
        </w:r>
        <w:r w:rsidR="00C31FD3" w:rsidRPr="004F249D">
          <w:fldChar w:fldCharType="separate"/>
        </w:r>
        <w:r w:rsidR="00C31FD3" w:rsidRPr="004F249D">
          <w:rPr>
            <w:noProof/>
            <w:vertAlign w:val="superscript"/>
          </w:rPr>
          <w:t>20</w:t>
        </w:r>
        <w:r w:rsidR="00C31FD3" w:rsidRPr="004F249D">
          <w:fldChar w:fldCharType="end"/>
        </w:r>
      </w:hyperlink>
      <w:r w:rsidR="00D92137">
        <w:t>.</w:t>
      </w:r>
    </w:p>
    <w:p w14:paraId="306A7568" w14:textId="77777777" w:rsidR="00472A4D" w:rsidRPr="004F249D" w:rsidRDefault="00472A4D" w:rsidP="004F249D">
      <w:pPr>
        <w:pStyle w:val="NormalWeb"/>
        <w:widowControl/>
        <w:spacing w:before="0" w:beforeAutospacing="0" w:after="0" w:afterAutospacing="0"/>
      </w:pPr>
    </w:p>
    <w:p w14:paraId="505A2BEF" w14:textId="72B10338" w:rsidR="003C33C0" w:rsidRPr="004F249D" w:rsidRDefault="6714A046" w:rsidP="004F249D">
      <w:pPr>
        <w:pStyle w:val="NormalWeb"/>
        <w:widowControl/>
        <w:numPr>
          <w:ilvl w:val="1"/>
          <w:numId w:val="27"/>
        </w:numPr>
        <w:spacing w:before="0" w:beforeAutospacing="0" w:after="0" w:afterAutospacing="0"/>
      </w:pPr>
      <w:r w:rsidRPr="004F249D">
        <w:lastRenderedPageBreak/>
        <w:t xml:space="preserve">Perform additional analyses according to the requirements of </w:t>
      </w:r>
      <w:r w:rsidR="00D92137">
        <w:t>the</w:t>
      </w:r>
      <w:r w:rsidRPr="004F249D">
        <w:t xml:space="preserve"> study.</w:t>
      </w:r>
      <w:bookmarkEnd w:id="0"/>
    </w:p>
    <w:p w14:paraId="2E5456B4" w14:textId="77777777" w:rsidR="00881653" w:rsidRPr="004F249D" w:rsidRDefault="00881653" w:rsidP="004F249D">
      <w:pPr>
        <w:pStyle w:val="NormalWeb"/>
        <w:widowControl/>
        <w:spacing w:before="0" w:beforeAutospacing="0" w:after="0" w:afterAutospacing="0"/>
        <w:rPr>
          <w:b/>
        </w:rPr>
      </w:pPr>
    </w:p>
    <w:p w14:paraId="748EF9ED" w14:textId="2C3463C3" w:rsidR="006305D7" w:rsidRPr="004F249D" w:rsidRDefault="006305D7" w:rsidP="004F249D">
      <w:pPr>
        <w:pStyle w:val="NormalWeb"/>
        <w:widowControl/>
        <w:spacing w:before="0" w:beforeAutospacing="0" w:after="0" w:afterAutospacing="0"/>
        <w:rPr>
          <w:color w:val="808080"/>
        </w:rPr>
      </w:pPr>
      <w:r w:rsidRPr="004F249D">
        <w:rPr>
          <w:b/>
        </w:rPr>
        <w:t>REPRESENTATIVE RESULTS</w:t>
      </w:r>
      <w:r w:rsidR="00EF1462" w:rsidRPr="004F249D">
        <w:rPr>
          <w:b/>
        </w:rPr>
        <w:t xml:space="preserve">: </w:t>
      </w:r>
    </w:p>
    <w:p w14:paraId="2C16DE54" w14:textId="31E3300B" w:rsidR="005241E7" w:rsidRDefault="6C74734A" w:rsidP="004F249D">
      <w:pPr>
        <w:widowControl/>
        <w:rPr>
          <w:color w:val="auto"/>
        </w:rPr>
      </w:pPr>
      <w:r w:rsidRPr="004F249D">
        <w:rPr>
          <w:color w:val="auto"/>
        </w:rPr>
        <w:t>This protocol describes stent implantation in the abdominal aorta of rats using a trans-femoral access route (</w:t>
      </w:r>
      <w:r w:rsidRPr="00D92137">
        <w:rPr>
          <w:b/>
          <w:bCs/>
          <w:color w:val="auto"/>
        </w:rPr>
        <w:t>Figure 1</w:t>
      </w:r>
      <w:r w:rsidRPr="004F249D">
        <w:rPr>
          <w:color w:val="auto"/>
        </w:rPr>
        <w:t>). The first central p</w:t>
      </w:r>
      <w:r w:rsidR="009D0F8A" w:rsidRPr="004F249D">
        <w:rPr>
          <w:color w:val="auto"/>
        </w:rPr>
        <w:t>oint</w:t>
      </w:r>
      <w:r w:rsidRPr="004F249D">
        <w:rPr>
          <w:color w:val="auto"/>
        </w:rPr>
        <w:t xml:space="preserve"> of this animal model is that it allows for the deployment of human-sized coronary stents. A commercially available crimped and balloon-mounted coronary stent can be placed into the abdominal aorta of rats. Thus, in addition, the same principle of stent deployment as in humans can be applied. Another advantage of the use of rats is the availability of genetically modified strains, such as </w:t>
      </w:r>
      <w:proofErr w:type="spellStart"/>
      <w:r w:rsidRPr="004F249D">
        <w:rPr>
          <w:color w:val="auto"/>
        </w:rPr>
        <w:t>apoE</w:t>
      </w:r>
      <w:proofErr w:type="spellEnd"/>
      <w:r w:rsidRPr="004F249D">
        <w:rPr>
          <w:color w:val="auto"/>
          <w:vertAlign w:val="superscript"/>
        </w:rPr>
        <w:t>-/-</w:t>
      </w:r>
      <w:r w:rsidRPr="004F249D">
        <w:rPr>
          <w:color w:val="auto"/>
        </w:rPr>
        <w:t xml:space="preserve"> rats, which are commercially available. </w:t>
      </w:r>
    </w:p>
    <w:p w14:paraId="73B6F48E" w14:textId="77777777" w:rsidR="00D92137" w:rsidRPr="004F249D" w:rsidRDefault="00D92137" w:rsidP="004F249D">
      <w:pPr>
        <w:widowControl/>
        <w:rPr>
          <w:color w:val="auto"/>
        </w:rPr>
      </w:pPr>
    </w:p>
    <w:p w14:paraId="41866245" w14:textId="77777777" w:rsidR="00D92137" w:rsidRDefault="6C74734A" w:rsidP="004F249D">
      <w:pPr>
        <w:widowControl/>
        <w:rPr>
          <w:color w:val="auto"/>
        </w:rPr>
      </w:pPr>
      <w:r w:rsidRPr="004F249D">
        <w:rPr>
          <w:color w:val="auto"/>
        </w:rPr>
        <w:t>We recently employed this method to evaluate whether apolipoprotein E-deficient rats are more prone to develop ISR</w:t>
      </w:r>
      <w:r w:rsidR="009D0F8A" w:rsidRPr="004F249D">
        <w:rPr>
          <w:color w:val="auto"/>
        </w:rPr>
        <w:t xml:space="preserve"> as compared to wildtype rats</w:t>
      </w:r>
      <w:hyperlink w:anchor="_ENREF_21" w:tooltip="Cornelissen, 2019 #1387" w:history="1">
        <w:r w:rsidR="00C31FD3" w:rsidRPr="004F249D">
          <w:rPr>
            <w:color w:val="auto"/>
          </w:rPr>
          <w:fldChar w:fldCharType="begin"/>
        </w:r>
        <w:r w:rsidR="00C31FD3" w:rsidRPr="004F249D">
          <w:rPr>
            <w:color w:val="auto"/>
          </w:rPr>
          <w:instrText xml:space="preserve"> ADDIN EN.CITE &lt;EndNote&gt;&lt;Cite&gt;&lt;Author&gt;Cornelissen&lt;/Author&gt;&lt;Year&gt;2019&lt;/Year&gt;&lt;RecNum&gt;1387&lt;/RecNum&gt;&lt;DisplayText&gt;&lt;style face="superscript"&gt;21&lt;/style&gt;&lt;/DisplayText&gt;&lt;record&gt;&lt;rec-number&gt;1387&lt;/rec-number&gt;&lt;foreign-keys&gt;&lt;key app="EN" db-id="x2ezx9sz4zade9epzae5weez2005v9vpw29x"&gt;1387&lt;/key&gt;&lt;/foreign-keys&gt;&lt;ref-type name="Journal Article"&gt;17&lt;/ref-type&gt;&lt;contributors&gt;&lt;authors&gt;&lt;author&gt;Cornelissen, A.&lt;/author&gt;&lt;author&gt;Simsekyilmaz, S.&lt;/author&gt;&lt;author&gt;Liehn, E.&lt;/author&gt;&lt;author&gt;Rusu, M.&lt;/author&gt;&lt;author&gt;Schaaps, N.&lt;/author&gt;&lt;author&gt;Afify, M.&lt;/author&gt;&lt;author&gt;Florescu, R.&lt;/author&gt;&lt;author&gt;Almalla, M.&lt;/author&gt;&lt;author&gt;Borinski, M.&lt;/author&gt;&lt;author&gt;Vogt, F.&lt;/author&gt;&lt;/authors&gt;&lt;/contributors&gt;&lt;titles&gt;&lt;title&gt;Apolipoprotein E deficient rats generated via zinc-finger nucleases exhibit pronounced in-stent restenosis&lt;/title&gt;&lt;secondary-title&gt;Sci Rep&lt;/secondary-title&gt;&lt;/titles&gt;&lt;pages&gt;019-54541&lt;/pages&gt;&lt;volume&gt;9&lt;/volume&gt;&lt;number&gt;1&lt;/number&gt;&lt;dates&gt;&lt;year&gt;2019&lt;/year&gt;&lt;/dates&gt;&lt;isbn&gt;2045-2322 (Electronic)&amp;#xD;2045-2322 (Linking)&lt;/isbn&gt;&lt;urls&gt;&lt;/urls&gt;&lt;/record&gt;&lt;/Cite&gt;&lt;/EndNote&gt;</w:instrText>
        </w:r>
        <w:r w:rsidR="00C31FD3" w:rsidRPr="004F249D">
          <w:rPr>
            <w:color w:val="auto"/>
          </w:rPr>
          <w:fldChar w:fldCharType="separate"/>
        </w:r>
        <w:r w:rsidR="00C31FD3" w:rsidRPr="004F249D">
          <w:rPr>
            <w:noProof/>
            <w:color w:val="auto"/>
            <w:vertAlign w:val="superscript"/>
          </w:rPr>
          <w:t>21</w:t>
        </w:r>
        <w:r w:rsidR="00C31FD3" w:rsidRPr="004F249D">
          <w:rPr>
            <w:color w:val="auto"/>
          </w:rPr>
          <w:fldChar w:fldCharType="end"/>
        </w:r>
      </w:hyperlink>
      <w:r w:rsidRPr="004F249D">
        <w:rPr>
          <w:color w:val="auto"/>
        </w:rPr>
        <w:t xml:space="preserve">. From a total of 42 </w:t>
      </w:r>
      <w:r w:rsidR="000E4D29" w:rsidRPr="004F249D">
        <w:rPr>
          <w:color w:val="auto"/>
        </w:rPr>
        <w:t xml:space="preserve">male </w:t>
      </w:r>
      <w:r w:rsidRPr="004F249D">
        <w:rPr>
          <w:color w:val="auto"/>
        </w:rPr>
        <w:t xml:space="preserve">rats undergoing stent implantation, 36 rats completed the study protocol after 28 days (survival rate = 85.71%). </w:t>
      </w:r>
      <w:r w:rsidR="00360292" w:rsidRPr="004F249D">
        <w:rPr>
          <w:color w:val="auto"/>
        </w:rPr>
        <w:t>T</w:t>
      </w:r>
      <w:r w:rsidRPr="004F249D">
        <w:rPr>
          <w:color w:val="auto"/>
        </w:rPr>
        <w:t>wo rats</w:t>
      </w:r>
      <w:r w:rsidR="00360292" w:rsidRPr="004F249D">
        <w:rPr>
          <w:color w:val="auto"/>
        </w:rPr>
        <w:t xml:space="preserve"> each</w:t>
      </w:r>
      <w:r w:rsidRPr="004F249D">
        <w:rPr>
          <w:color w:val="auto"/>
        </w:rPr>
        <w:t xml:space="preserve"> died from vessel closure failure, internal hemorrhage, and stent thrombosis. Stents from three animals could not be analyzed because the tissue was seriously damaged or disrupted due to processing failures. Most likely, this happened during the sawing procedure. We recommend training</w:t>
      </w:r>
      <w:r w:rsidR="0051262E" w:rsidRPr="004F249D">
        <w:rPr>
          <w:color w:val="auto"/>
        </w:rPr>
        <w:t xml:space="preserve"> to perform</w:t>
      </w:r>
      <w:r w:rsidRPr="004F249D">
        <w:rPr>
          <w:color w:val="auto"/>
        </w:rPr>
        <w:t xml:space="preserve"> this technique several times before the start of the study. </w:t>
      </w:r>
    </w:p>
    <w:p w14:paraId="045BFF48" w14:textId="4773D385" w:rsidR="007357C1" w:rsidRPr="004F249D" w:rsidRDefault="00091DA3" w:rsidP="004F249D">
      <w:pPr>
        <w:widowControl/>
        <w:rPr>
          <w:color w:val="auto"/>
        </w:rPr>
      </w:pPr>
      <w:hyperlink w:anchor="_ENREF_20" w:tooltip="Cornelissen, 2019 #1387" w:history="1"/>
    </w:p>
    <w:p w14:paraId="06D0E301" w14:textId="6BFB1377" w:rsidR="00592C16" w:rsidRPr="004F249D" w:rsidRDefault="6C74734A" w:rsidP="004F249D">
      <w:pPr>
        <w:widowControl/>
        <w:rPr>
          <w:color w:val="auto"/>
        </w:rPr>
      </w:pPr>
      <w:r w:rsidRPr="004F249D">
        <w:rPr>
          <w:color w:val="auto"/>
        </w:rPr>
        <w:t xml:space="preserve">In the remaining 33 rats, human-sized coronary stents were successfully deployed with no sign of </w:t>
      </w:r>
      <w:proofErr w:type="spellStart"/>
      <w:r w:rsidRPr="004F249D">
        <w:rPr>
          <w:color w:val="auto"/>
        </w:rPr>
        <w:t>malapposition</w:t>
      </w:r>
      <w:proofErr w:type="spellEnd"/>
      <w:r w:rsidRPr="004F249D">
        <w:rPr>
          <w:color w:val="auto"/>
        </w:rPr>
        <w:t xml:space="preserve"> or vessel injury</w:t>
      </w:r>
      <w:r w:rsidR="000F345B" w:rsidRPr="004F249D">
        <w:rPr>
          <w:color w:val="auto"/>
        </w:rPr>
        <w:t xml:space="preserve"> (</w:t>
      </w:r>
      <w:r w:rsidR="000F345B" w:rsidRPr="00D92137">
        <w:rPr>
          <w:b/>
          <w:bCs/>
          <w:color w:val="auto"/>
        </w:rPr>
        <w:t>Table 1</w:t>
      </w:r>
      <w:r w:rsidR="000F345B" w:rsidRPr="004F249D">
        <w:rPr>
          <w:color w:val="auto"/>
        </w:rPr>
        <w:t>)</w:t>
      </w:r>
      <w:r w:rsidRPr="004F249D">
        <w:rPr>
          <w:color w:val="auto"/>
        </w:rPr>
        <w:t>.</w:t>
      </w:r>
      <w:r w:rsidR="002F5DA5" w:rsidRPr="004F249D">
        <w:rPr>
          <w:color w:val="auto"/>
        </w:rPr>
        <w:t xml:space="preserve"> Body weight was similar in wildtype </w:t>
      </w:r>
      <w:proofErr w:type="spellStart"/>
      <w:r w:rsidR="002F5DA5" w:rsidRPr="004F249D">
        <w:rPr>
          <w:color w:val="auto"/>
        </w:rPr>
        <w:t>apoE</w:t>
      </w:r>
      <w:proofErr w:type="spellEnd"/>
      <w:r w:rsidR="002F5DA5" w:rsidRPr="004F249D">
        <w:rPr>
          <w:color w:val="auto"/>
          <w:vertAlign w:val="superscript"/>
        </w:rPr>
        <w:t>+/+</w:t>
      </w:r>
      <w:r w:rsidR="002F5DA5" w:rsidRPr="004F249D">
        <w:rPr>
          <w:color w:val="auto"/>
        </w:rPr>
        <w:t xml:space="preserve"> and </w:t>
      </w:r>
      <w:proofErr w:type="spellStart"/>
      <w:r w:rsidR="002F5DA5" w:rsidRPr="004F249D">
        <w:rPr>
          <w:color w:val="auto"/>
        </w:rPr>
        <w:t>apoE</w:t>
      </w:r>
      <w:proofErr w:type="spellEnd"/>
      <w:r w:rsidR="002F5DA5" w:rsidRPr="004F249D">
        <w:rPr>
          <w:color w:val="auto"/>
          <w:vertAlign w:val="superscript"/>
        </w:rPr>
        <w:t>-/-</w:t>
      </w:r>
      <w:r w:rsidR="002F5DA5" w:rsidRPr="004F249D">
        <w:rPr>
          <w:color w:val="auto"/>
        </w:rPr>
        <w:t xml:space="preserve"> rats (530.1 ± 15.94</w:t>
      </w:r>
      <w:r w:rsidR="00D92137">
        <w:rPr>
          <w:color w:val="auto"/>
        </w:rPr>
        <w:t xml:space="preserve"> </w:t>
      </w:r>
      <w:r w:rsidR="002F5DA5" w:rsidRPr="004F249D">
        <w:rPr>
          <w:color w:val="auto"/>
        </w:rPr>
        <w:t>g v</w:t>
      </w:r>
      <w:r w:rsidR="00D92137">
        <w:rPr>
          <w:color w:val="auto"/>
        </w:rPr>
        <w:t>ersus</w:t>
      </w:r>
      <w:r w:rsidR="002F5DA5" w:rsidRPr="004F249D">
        <w:rPr>
          <w:color w:val="auto"/>
        </w:rPr>
        <w:t xml:space="preserve"> 513.6 ± 16.45</w:t>
      </w:r>
      <w:r w:rsidR="00D92137">
        <w:rPr>
          <w:color w:val="auto"/>
        </w:rPr>
        <w:t xml:space="preserve"> </w:t>
      </w:r>
      <w:r w:rsidR="002F5DA5" w:rsidRPr="004F249D">
        <w:rPr>
          <w:color w:val="auto"/>
        </w:rPr>
        <w:t>g).</w:t>
      </w:r>
      <w:r w:rsidRPr="004F249D">
        <w:rPr>
          <w:color w:val="auto"/>
        </w:rPr>
        <w:t xml:space="preserve"> Homozygous </w:t>
      </w:r>
      <w:proofErr w:type="spellStart"/>
      <w:r w:rsidRPr="004F249D">
        <w:rPr>
          <w:color w:val="auto"/>
        </w:rPr>
        <w:t>apoE</w:t>
      </w:r>
      <w:proofErr w:type="spellEnd"/>
      <w:r w:rsidRPr="004F249D">
        <w:rPr>
          <w:color w:val="auto"/>
          <w:vertAlign w:val="superscript"/>
        </w:rPr>
        <w:t>-/-</w:t>
      </w:r>
      <w:r w:rsidRPr="004F249D">
        <w:rPr>
          <w:color w:val="auto"/>
        </w:rPr>
        <w:t xml:space="preserve"> rats developed markedly elevated neointimal hyperplasia and ISR </w:t>
      </w:r>
      <w:r w:rsidR="00FC0159" w:rsidRPr="004F249D">
        <w:rPr>
          <w:color w:val="auto"/>
        </w:rPr>
        <w:t xml:space="preserve">as compared to wildtype </w:t>
      </w:r>
      <w:proofErr w:type="spellStart"/>
      <w:r w:rsidR="00FC0159" w:rsidRPr="004F249D">
        <w:rPr>
          <w:color w:val="auto"/>
        </w:rPr>
        <w:t>apoE</w:t>
      </w:r>
      <w:proofErr w:type="spellEnd"/>
      <w:r w:rsidR="00FC0159" w:rsidRPr="004F249D">
        <w:rPr>
          <w:color w:val="auto"/>
          <w:vertAlign w:val="superscript"/>
        </w:rPr>
        <w:t>+/+</w:t>
      </w:r>
      <w:r w:rsidR="00FC0159" w:rsidRPr="004F249D">
        <w:rPr>
          <w:color w:val="auto"/>
        </w:rPr>
        <w:t xml:space="preserve"> rats </w:t>
      </w:r>
      <w:r w:rsidRPr="004F249D">
        <w:rPr>
          <w:color w:val="auto"/>
        </w:rPr>
        <w:t>(</w:t>
      </w:r>
      <w:r w:rsidRPr="00D92137">
        <w:rPr>
          <w:b/>
          <w:bCs/>
          <w:color w:val="auto"/>
        </w:rPr>
        <w:t xml:space="preserve">Figure </w:t>
      </w:r>
      <w:r w:rsidR="00027A03" w:rsidRPr="00D92137">
        <w:rPr>
          <w:b/>
          <w:bCs/>
          <w:color w:val="auto"/>
        </w:rPr>
        <w:t>2</w:t>
      </w:r>
      <w:r w:rsidRPr="004F249D">
        <w:rPr>
          <w:color w:val="auto"/>
        </w:rPr>
        <w:t xml:space="preserve">). Although an </w:t>
      </w:r>
      <w:proofErr w:type="spellStart"/>
      <w:r w:rsidRPr="004F249D">
        <w:rPr>
          <w:color w:val="auto"/>
        </w:rPr>
        <w:t>apoE</w:t>
      </w:r>
      <w:proofErr w:type="spellEnd"/>
      <w:r w:rsidRPr="004F249D">
        <w:rPr>
          <w:color w:val="auto"/>
          <w:vertAlign w:val="superscript"/>
        </w:rPr>
        <w:t>-/-</w:t>
      </w:r>
      <w:r w:rsidRPr="004F249D">
        <w:rPr>
          <w:color w:val="auto"/>
        </w:rPr>
        <w:t xml:space="preserve"> background rend</w:t>
      </w:r>
      <w:r w:rsidR="0051262E" w:rsidRPr="004F249D">
        <w:rPr>
          <w:color w:val="auto"/>
        </w:rPr>
        <w:t>er</w:t>
      </w:r>
      <w:r w:rsidRPr="004F249D">
        <w:rPr>
          <w:color w:val="auto"/>
        </w:rPr>
        <w:t>s animals more susceptible for atherosclerosis, especially when fed western diet, we did not observe any antecedent atherosclerotic plaques in our rats, most likely because</w:t>
      </w:r>
      <w:r w:rsidR="00D92137">
        <w:rPr>
          <w:color w:val="auto"/>
        </w:rPr>
        <w:t xml:space="preserve"> </w:t>
      </w:r>
      <w:r w:rsidR="0051262E" w:rsidRPr="004F249D">
        <w:rPr>
          <w:color w:val="auto"/>
        </w:rPr>
        <w:t xml:space="preserve">a </w:t>
      </w:r>
      <w:r w:rsidR="00154BEE" w:rsidRPr="004F249D">
        <w:rPr>
          <w:color w:val="auto"/>
        </w:rPr>
        <w:t>western diet was not started until surgery and the subsequent observation period of four weeks was too short for atherosclerotic lesion development</w:t>
      </w:r>
      <w:r w:rsidRPr="004F249D">
        <w:rPr>
          <w:color w:val="auto"/>
        </w:rPr>
        <w:t xml:space="preserve">. </w:t>
      </w:r>
    </w:p>
    <w:p w14:paraId="16A144EE" w14:textId="77777777" w:rsidR="004A71E4" w:rsidRPr="004F249D" w:rsidRDefault="004A71E4" w:rsidP="004F249D">
      <w:pPr>
        <w:widowControl/>
        <w:rPr>
          <w:color w:val="auto"/>
        </w:rPr>
      </w:pPr>
    </w:p>
    <w:p w14:paraId="22170AB9" w14:textId="77777777" w:rsidR="00D92137" w:rsidRDefault="26E9E68C" w:rsidP="004F249D">
      <w:pPr>
        <w:widowControl/>
        <w:rPr>
          <w:color w:val="808080" w:themeColor="background1" w:themeShade="80"/>
        </w:rPr>
      </w:pPr>
      <w:r w:rsidRPr="004F249D">
        <w:rPr>
          <w:b/>
          <w:bCs/>
        </w:rPr>
        <w:t>FIGURE AND TABLE LEGENDS:</w:t>
      </w:r>
      <w:r w:rsidRPr="004F249D">
        <w:rPr>
          <w:color w:val="808080" w:themeColor="background1" w:themeShade="80"/>
        </w:rPr>
        <w:t xml:space="preserve"> </w:t>
      </w:r>
    </w:p>
    <w:p w14:paraId="43DE0E57" w14:textId="15C42DA0" w:rsidR="00B32616" w:rsidRPr="004F249D" w:rsidRDefault="00091DA3" w:rsidP="004F249D">
      <w:pPr>
        <w:widowControl/>
        <w:rPr>
          <w:color w:val="808080"/>
        </w:rPr>
      </w:pPr>
      <w:hyperlink w:anchor="Figure_Legends" w:history="1"/>
    </w:p>
    <w:p w14:paraId="5577325A" w14:textId="47FBF763" w:rsidR="00A0301B" w:rsidRPr="00D92137" w:rsidRDefault="005241E7" w:rsidP="004F249D">
      <w:pPr>
        <w:widowControl/>
        <w:rPr>
          <w:b/>
          <w:lang w:val="en"/>
        </w:rPr>
      </w:pPr>
      <w:r w:rsidRPr="004F249D">
        <w:rPr>
          <w:b/>
          <w:lang w:val="en"/>
        </w:rPr>
        <w:t>Figure 1:</w:t>
      </w:r>
      <w:r w:rsidR="00D92137">
        <w:rPr>
          <w:b/>
          <w:lang w:val="en"/>
        </w:rPr>
        <w:t xml:space="preserve"> </w:t>
      </w:r>
      <w:r w:rsidR="00A0301B" w:rsidRPr="004F249D">
        <w:rPr>
          <w:b/>
          <w:bCs/>
        </w:rPr>
        <w:t>Schema of the stent implantation into the abdominal aorta of rats using a trans-femoral access.</w:t>
      </w:r>
      <w:r w:rsidR="00A0301B" w:rsidRPr="004F249D">
        <w:t xml:space="preserve"> </w:t>
      </w:r>
      <w:r w:rsidR="00D92137">
        <w:t>(</w:t>
      </w:r>
      <w:r w:rsidR="00A0301B" w:rsidRPr="004F249D">
        <w:rPr>
          <w:b/>
        </w:rPr>
        <w:t>a</w:t>
      </w:r>
      <w:r w:rsidR="00A0301B" w:rsidRPr="00D92137">
        <w:rPr>
          <w:bCs/>
        </w:rPr>
        <w:t>)</w:t>
      </w:r>
      <w:r w:rsidR="00A0301B" w:rsidRPr="004F249D">
        <w:t xml:space="preserve"> After interruption of the blood flow, a guide wire is introduced through a medial arteriotomy. </w:t>
      </w:r>
      <w:r w:rsidR="00D92137">
        <w:t>(</w:t>
      </w:r>
      <w:r w:rsidR="00A0301B" w:rsidRPr="004F249D">
        <w:rPr>
          <w:b/>
        </w:rPr>
        <w:t>b</w:t>
      </w:r>
      <w:r w:rsidR="00A0301B" w:rsidRPr="00D92137">
        <w:rPr>
          <w:bCs/>
        </w:rPr>
        <w:t>)</w:t>
      </w:r>
      <w:r w:rsidR="00A0301B" w:rsidRPr="004F249D">
        <w:t xml:space="preserve"> A crimped and balloon-mounted coronary stent is introduced over the guide wire into the femoral artery. </w:t>
      </w:r>
      <w:r w:rsidR="00D92137">
        <w:t>(</w:t>
      </w:r>
      <w:r w:rsidR="00A0301B" w:rsidRPr="004F249D">
        <w:rPr>
          <w:b/>
        </w:rPr>
        <w:t>c</w:t>
      </w:r>
      <w:r w:rsidR="00A0301B" w:rsidRPr="00D92137">
        <w:rPr>
          <w:bCs/>
        </w:rPr>
        <w:t>)</w:t>
      </w:r>
      <w:r w:rsidR="00A0301B" w:rsidRPr="004F249D">
        <w:t xml:space="preserve"> The balloon-mounted stent is advanced to the abdominal aorta, where it is deployed by balloon inflation. The stent should be placed above the bifurcation and below the renal arteries.</w:t>
      </w:r>
    </w:p>
    <w:p w14:paraId="38E1C145" w14:textId="2E79E7E6" w:rsidR="00352083" w:rsidRPr="004F249D" w:rsidRDefault="00352083" w:rsidP="004F249D">
      <w:pPr>
        <w:widowControl/>
      </w:pPr>
    </w:p>
    <w:p w14:paraId="6322DFAA" w14:textId="5AD03C00" w:rsidR="007F33AB" w:rsidRPr="00D92137" w:rsidRDefault="00145776" w:rsidP="004F249D">
      <w:pPr>
        <w:widowControl/>
        <w:rPr>
          <w:b/>
          <w:color w:val="auto"/>
          <w:lang w:val="en"/>
        </w:rPr>
      </w:pPr>
      <w:r w:rsidRPr="004F249D">
        <w:rPr>
          <w:b/>
          <w:lang w:val="en"/>
        </w:rPr>
        <w:t xml:space="preserve">Figure </w:t>
      </w:r>
      <w:r w:rsidR="00027A03" w:rsidRPr="004F249D">
        <w:rPr>
          <w:b/>
          <w:lang w:val="en"/>
        </w:rPr>
        <w:t>2</w:t>
      </w:r>
      <w:r w:rsidRPr="004F249D">
        <w:rPr>
          <w:b/>
          <w:lang w:val="en"/>
        </w:rPr>
        <w:t xml:space="preserve">: </w:t>
      </w:r>
      <w:r w:rsidR="007F33AB" w:rsidRPr="00D92137">
        <w:rPr>
          <w:b/>
          <w:bCs/>
        </w:rPr>
        <w:t>Representative photomicrographs of Giemsa-stained abdominal aorta at 28 days after stent implantation in western-diet-fed</w:t>
      </w:r>
      <w:r w:rsidR="00D92137">
        <w:rPr>
          <w:b/>
          <w:bCs/>
        </w:rPr>
        <w:t>.</w:t>
      </w:r>
      <w:r w:rsidR="007F33AB" w:rsidRPr="00D92137">
        <w:rPr>
          <w:b/>
          <w:bCs/>
        </w:rPr>
        <w:t xml:space="preserve"> </w:t>
      </w:r>
      <w:r w:rsidR="00D92137" w:rsidRPr="00D92137">
        <w:t>(</w:t>
      </w:r>
      <w:r w:rsidR="007F33AB" w:rsidRPr="004F249D">
        <w:rPr>
          <w:b/>
          <w:bCs/>
        </w:rPr>
        <w:t>a</w:t>
      </w:r>
      <w:r w:rsidR="007F33AB" w:rsidRPr="00D92137">
        <w:t>)</w:t>
      </w:r>
      <w:r w:rsidR="007F33AB" w:rsidRPr="004F249D">
        <w:rPr>
          <w:b/>
          <w:bCs/>
        </w:rPr>
        <w:t xml:space="preserve"> </w:t>
      </w:r>
      <w:r w:rsidR="00D92137">
        <w:t>W</w:t>
      </w:r>
      <w:r w:rsidR="007F33AB" w:rsidRPr="004F249D">
        <w:t xml:space="preserve">ildtype </w:t>
      </w:r>
      <w:proofErr w:type="spellStart"/>
      <w:r w:rsidR="007F33AB" w:rsidRPr="004F249D">
        <w:rPr>
          <w:i/>
          <w:iCs/>
        </w:rPr>
        <w:t>apoE</w:t>
      </w:r>
      <w:proofErr w:type="spellEnd"/>
      <w:r w:rsidR="007F33AB" w:rsidRPr="004F249D">
        <w:rPr>
          <w:vertAlign w:val="superscript"/>
        </w:rPr>
        <w:t xml:space="preserve">+/+ </w:t>
      </w:r>
      <w:r w:rsidR="007F33AB" w:rsidRPr="004F249D">
        <w:t xml:space="preserve">rats and </w:t>
      </w:r>
      <w:r w:rsidR="00D92137">
        <w:t>(</w:t>
      </w:r>
      <w:r w:rsidR="007F33AB" w:rsidRPr="004F249D">
        <w:rPr>
          <w:b/>
          <w:bCs/>
        </w:rPr>
        <w:t>b</w:t>
      </w:r>
      <w:r w:rsidR="007F33AB" w:rsidRPr="00D92137">
        <w:t>)</w:t>
      </w:r>
      <w:r w:rsidR="007F33AB" w:rsidRPr="004F249D">
        <w:t xml:space="preserve"> </w:t>
      </w:r>
      <w:r w:rsidR="00D92137">
        <w:t>H</w:t>
      </w:r>
      <w:r w:rsidR="007F33AB" w:rsidRPr="004F249D">
        <w:t xml:space="preserve">omozygous </w:t>
      </w:r>
      <w:proofErr w:type="spellStart"/>
      <w:r w:rsidR="007F33AB" w:rsidRPr="004F249D">
        <w:rPr>
          <w:i/>
          <w:iCs/>
        </w:rPr>
        <w:t>apoE</w:t>
      </w:r>
      <w:proofErr w:type="spellEnd"/>
      <w:r w:rsidR="007F33AB" w:rsidRPr="004F249D">
        <w:rPr>
          <w:vertAlign w:val="superscript"/>
        </w:rPr>
        <w:t>-/-</w:t>
      </w:r>
      <w:r w:rsidR="007F33AB" w:rsidRPr="004F249D">
        <w:t xml:space="preserve"> rats. High power images: NI = neointima, St = stent strut, M = tunica media, L = lumen.</w:t>
      </w:r>
      <w:r w:rsidR="00D92137">
        <w:t xml:space="preserve"> Figure has been r</w:t>
      </w:r>
      <w:r w:rsidR="007F33AB" w:rsidRPr="004F249D">
        <w:t xml:space="preserve">eproduced </w:t>
      </w:r>
      <w:r w:rsidR="00C31FD3" w:rsidRPr="004F249D">
        <w:t xml:space="preserve">with </w:t>
      </w:r>
      <w:r w:rsidR="00C31FD3" w:rsidRPr="00D92137">
        <w:rPr>
          <w:color w:val="auto"/>
        </w:rPr>
        <w:t xml:space="preserve">modifications </w:t>
      </w:r>
      <w:r w:rsidR="007F33AB" w:rsidRPr="00D92137">
        <w:rPr>
          <w:color w:val="auto"/>
        </w:rPr>
        <w:t xml:space="preserve">from Cornelissen, A. </w:t>
      </w:r>
      <w:r w:rsidR="003B5040" w:rsidRPr="00D92137">
        <w:rPr>
          <w:color w:val="auto"/>
        </w:rPr>
        <w:t>et al</w:t>
      </w:r>
      <w:r w:rsidR="007F33AB" w:rsidRPr="00D92137">
        <w:rPr>
          <w:color w:val="auto"/>
        </w:rPr>
        <w:t>.</w:t>
      </w:r>
      <w:hyperlink w:anchor="_ENREF_21" w:tooltip="Cornelissen, 2019 #1387" w:history="1">
        <w:r w:rsidR="00C31FD3" w:rsidRPr="00D92137">
          <w:rPr>
            <w:color w:val="auto"/>
          </w:rPr>
          <w:fldChar w:fldCharType="begin"/>
        </w:r>
        <w:r w:rsidR="00C31FD3" w:rsidRPr="00D92137">
          <w:rPr>
            <w:color w:val="auto"/>
          </w:rPr>
          <w:instrText xml:space="preserve"> ADDIN EN.CITE &lt;EndNote&gt;&lt;Cite&gt;&lt;Author&gt;Cornelissen&lt;/Author&gt;&lt;Year&gt;2019&lt;/Year&gt;&lt;RecNum&gt;1387&lt;/RecNum&gt;&lt;DisplayText&gt;&lt;style face="superscript"&gt;21&lt;/style&gt;&lt;/DisplayText&gt;&lt;record&gt;&lt;rec-number&gt;1387&lt;/rec-number&gt;&lt;foreign-keys&gt;&lt;key app="EN" db-id="x2ezx9sz4zade9epzae5weez2005v9vpw29x"&gt;1387&lt;/key&gt;&lt;/foreign-keys&gt;&lt;ref-type name="Journal Article"&gt;17&lt;/ref-type&gt;&lt;contributors&gt;&lt;authors&gt;&lt;author&gt;Cornelissen, A.&lt;/author&gt;&lt;author&gt;Simsekyilmaz, S.&lt;/author&gt;&lt;author&gt;Liehn, E.&lt;/author&gt;&lt;author&gt;Rusu, M.&lt;/author&gt;&lt;author&gt;Schaaps, N.&lt;/author&gt;&lt;author&gt;Afify, M.&lt;/author&gt;&lt;author&gt;Florescu, R.&lt;/author&gt;&lt;author&gt;Almalla, M.&lt;/author&gt;&lt;author&gt;Borinski, M.&lt;/author&gt;&lt;author&gt;Vogt, F.&lt;/author&gt;&lt;/authors&gt;&lt;/contributors&gt;&lt;titles&gt;&lt;title&gt;Apolipoprotein E deficient rats generated via zinc-finger nucleases exhibit pronounced in-stent restenosis&lt;/title&gt;&lt;secondary-title&gt;Sci Rep&lt;/secondary-title&gt;&lt;/titles&gt;&lt;pages&gt;019-54541&lt;/pages&gt;&lt;volume&gt;9&lt;/volume&gt;&lt;number&gt;1&lt;/number&gt;&lt;dates&gt;&lt;year&gt;2019&lt;/year&gt;&lt;/dates&gt;&lt;isbn&gt;2045-2322 (Electronic)&amp;#xD;2045-2322 (Linking)&lt;/isbn&gt;&lt;urls&gt;&lt;/urls&gt;&lt;/record&gt;&lt;/Cite&gt;&lt;/EndNote&gt;</w:instrText>
        </w:r>
        <w:r w:rsidR="00C31FD3" w:rsidRPr="00D92137">
          <w:rPr>
            <w:color w:val="auto"/>
          </w:rPr>
          <w:fldChar w:fldCharType="separate"/>
        </w:r>
        <w:r w:rsidR="00C31FD3" w:rsidRPr="00D92137">
          <w:rPr>
            <w:noProof/>
            <w:color w:val="auto"/>
            <w:vertAlign w:val="superscript"/>
          </w:rPr>
          <w:t>21</w:t>
        </w:r>
        <w:r w:rsidR="00C31FD3" w:rsidRPr="00D92137">
          <w:rPr>
            <w:color w:val="auto"/>
          </w:rPr>
          <w:fldChar w:fldCharType="end"/>
        </w:r>
      </w:hyperlink>
      <w:r w:rsidR="007F33AB" w:rsidRPr="00D92137">
        <w:rPr>
          <w:color w:val="auto"/>
        </w:rPr>
        <w:t>.</w:t>
      </w:r>
    </w:p>
    <w:p w14:paraId="416A2473" w14:textId="238693EA" w:rsidR="005241E7" w:rsidRPr="00D92137" w:rsidRDefault="007F33AB" w:rsidP="004F249D">
      <w:pPr>
        <w:widowControl/>
        <w:rPr>
          <w:color w:val="auto"/>
        </w:rPr>
      </w:pPr>
      <w:r w:rsidRPr="00D92137" w:rsidDel="007F33AB">
        <w:rPr>
          <w:color w:val="auto"/>
          <w:lang w:val="en"/>
        </w:rPr>
        <w:t xml:space="preserve"> </w:t>
      </w:r>
    </w:p>
    <w:p w14:paraId="7F41327B" w14:textId="03C21162" w:rsidR="00AF7642" w:rsidRPr="00D92137" w:rsidRDefault="00AF7642" w:rsidP="004F249D">
      <w:pPr>
        <w:widowControl/>
        <w:rPr>
          <w:b/>
          <w:color w:val="auto"/>
        </w:rPr>
      </w:pPr>
      <w:r w:rsidRPr="00D92137">
        <w:rPr>
          <w:b/>
          <w:color w:val="auto"/>
        </w:rPr>
        <w:t>Table 1:</w:t>
      </w:r>
      <w:r w:rsidR="00D92137" w:rsidRPr="00D92137">
        <w:rPr>
          <w:b/>
          <w:color w:val="auto"/>
        </w:rPr>
        <w:t xml:space="preserve"> </w:t>
      </w:r>
      <w:r w:rsidRPr="00D92137">
        <w:rPr>
          <w:b/>
          <w:bCs/>
          <w:color w:val="auto"/>
        </w:rPr>
        <w:t xml:space="preserve">Outcome of stent implantation in rat abdominal aorta using a trans-femoral access. </w:t>
      </w:r>
    </w:p>
    <w:p w14:paraId="6A6EB773" w14:textId="77777777" w:rsidR="00720D0D" w:rsidRPr="004F249D" w:rsidRDefault="00720D0D" w:rsidP="004F249D">
      <w:pPr>
        <w:widowControl/>
        <w:rPr>
          <w:color w:val="808080" w:themeColor="background1" w:themeShade="80"/>
        </w:rPr>
      </w:pPr>
    </w:p>
    <w:p w14:paraId="7EE4219A" w14:textId="372140C9" w:rsidR="006C4DE7" w:rsidRPr="00D92137" w:rsidRDefault="006305D7" w:rsidP="004F249D">
      <w:pPr>
        <w:widowControl/>
        <w:rPr>
          <w:b/>
        </w:rPr>
      </w:pPr>
      <w:r w:rsidRPr="004F249D">
        <w:rPr>
          <w:b/>
        </w:rPr>
        <w:lastRenderedPageBreak/>
        <w:t>DISCUSSION</w:t>
      </w:r>
      <w:r w:rsidRPr="004F249D">
        <w:rPr>
          <w:b/>
          <w:bCs/>
        </w:rPr>
        <w:t xml:space="preserve">: </w:t>
      </w:r>
    </w:p>
    <w:p w14:paraId="273B4E8B" w14:textId="43E24321" w:rsidR="006C4DE7" w:rsidRPr="004F249D" w:rsidRDefault="006C4DE7" w:rsidP="004F249D">
      <w:pPr>
        <w:widowControl/>
        <w:rPr>
          <w:lang w:val="en"/>
        </w:rPr>
      </w:pPr>
      <w:r w:rsidRPr="004F249D">
        <w:rPr>
          <w:color w:val="auto"/>
        </w:rPr>
        <w:t xml:space="preserve">This protocol describes the implantation of human-sized coronary stents into the abdominal aorta of </w:t>
      </w:r>
      <w:proofErr w:type="spellStart"/>
      <w:r w:rsidRPr="004F249D">
        <w:rPr>
          <w:color w:val="auto"/>
        </w:rPr>
        <w:t>apoE</w:t>
      </w:r>
      <w:proofErr w:type="spellEnd"/>
      <w:r w:rsidRPr="004F249D">
        <w:rPr>
          <w:color w:val="auto"/>
          <w:vertAlign w:val="superscript"/>
        </w:rPr>
        <w:t>-/-</w:t>
      </w:r>
      <w:r w:rsidRPr="004F249D">
        <w:rPr>
          <w:color w:val="auto"/>
        </w:rPr>
        <w:t xml:space="preserve"> rats. </w:t>
      </w:r>
      <w:r w:rsidRPr="004F249D">
        <w:rPr>
          <w:lang w:val="en"/>
        </w:rPr>
        <w:t xml:space="preserve">Several technical points are worth emphasizing. First, a mismatch between the stent size and the size of the aorta should be avoided. Placing </w:t>
      </w:r>
      <w:r w:rsidR="0051262E" w:rsidRPr="004F249D">
        <w:rPr>
          <w:lang w:val="en"/>
        </w:rPr>
        <w:t xml:space="preserve">too small a </w:t>
      </w:r>
      <w:r w:rsidRPr="004F249D">
        <w:rPr>
          <w:lang w:val="en"/>
        </w:rPr>
        <w:t xml:space="preserve">stent can lead to stent </w:t>
      </w:r>
      <w:proofErr w:type="spellStart"/>
      <w:r w:rsidRPr="004F249D">
        <w:rPr>
          <w:lang w:val="en"/>
        </w:rPr>
        <w:t>malapposition</w:t>
      </w:r>
      <w:proofErr w:type="spellEnd"/>
      <w:r w:rsidRPr="004F249D">
        <w:rPr>
          <w:lang w:val="en"/>
        </w:rPr>
        <w:t xml:space="preserve">, whereas implantation of a stent that is too large for the aorta can cause overstretch, tearing, and injury of the vessel. Therefore, we recommend using stents between 2.0 and 2.5 mm in diameter, and to keep implantation pressure within the recommended range without overstretching the stent. The most suitable implantation pressure is usually given by the stent manufacturer. Excess injury of the femoral vein and subsequently the vena cava should be avoided because the vessel walls are extremely thin and very easy to injure, resulting in bleeding that is hard to stop. The femoral artery is distinguishable from the femoral vein by pulsation, which should be carefully observed. Another pitfall is the possibility of arterial injury and dissection when introducing the guidewire and / or the balloon catheter. </w:t>
      </w:r>
      <w:r w:rsidR="009930F4" w:rsidRPr="004F249D">
        <w:rPr>
          <w:lang w:val="en"/>
        </w:rPr>
        <w:t xml:space="preserve">Arterial dissection can be minimized by controlling and stretching the femoral artery distally with </w:t>
      </w:r>
      <w:r w:rsidR="005752B6" w:rsidRPr="004F249D">
        <w:rPr>
          <w:lang w:val="en"/>
        </w:rPr>
        <w:t>slings</w:t>
      </w:r>
      <w:r w:rsidR="009930F4" w:rsidRPr="004F249D">
        <w:rPr>
          <w:lang w:val="en"/>
        </w:rPr>
        <w:t xml:space="preserve"> using silk ties while introducing the balloon catheter. </w:t>
      </w:r>
      <w:r w:rsidRPr="004F249D">
        <w:rPr>
          <w:lang w:val="en"/>
        </w:rPr>
        <w:t xml:space="preserve">It is </w:t>
      </w:r>
      <w:r w:rsidR="00D92137">
        <w:rPr>
          <w:lang w:val="en"/>
        </w:rPr>
        <w:t>imperative</w:t>
      </w:r>
      <w:r w:rsidRPr="004F249D">
        <w:rPr>
          <w:lang w:val="en"/>
        </w:rPr>
        <w:t xml:space="preserve"> to immediately stop advancing the device when resistance</w:t>
      </w:r>
      <w:r w:rsidR="00D92137">
        <w:rPr>
          <w:lang w:val="en"/>
        </w:rPr>
        <w:t xml:space="preserve"> is encountered</w:t>
      </w:r>
      <w:r w:rsidRPr="004F249D">
        <w:rPr>
          <w:lang w:val="en"/>
        </w:rPr>
        <w:t xml:space="preserve">. In this case, small movements between thumb and index </w:t>
      </w:r>
      <w:r w:rsidR="00D92137">
        <w:rPr>
          <w:lang w:val="en"/>
        </w:rPr>
        <w:t xml:space="preserve">finger </w:t>
      </w:r>
      <w:r w:rsidRPr="004F249D">
        <w:rPr>
          <w:lang w:val="en"/>
        </w:rPr>
        <w:t xml:space="preserve">will help change the direction of the device. </w:t>
      </w:r>
      <w:r w:rsidR="00D92137">
        <w:rPr>
          <w:lang w:val="en"/>
        </w:rPr>
        <w:t xml:space="preserve">In </w:t>
      </w:r>
      <w:r w:rsidRPr="004F249D">
        <w:rPr>
          <w:lang w:val="en"/>
        </w:rPr>
        <w:t>our experience, this is most frequently the case just below the inguinal ligament and further up, when the common iliac artery approaches the bifurcation, as it descends deeper into the retroperitoneal space here. There will certainly be a learning curve for the operator b</w:t>
      </w:r>
      <w:r w:rsidR="00905264" w:rsidRPr="004F249D">
        <w:rPr>
          <w:lang w:val="en"/>
        </w:rPr>
        <w:t>efore survival rates are stable and</w:t>
      </w:r>
      <w:r w:rsidRPr="004F249D">
        <w:rPr>
          <w:lang w:val="en"/>
        </w:rPr>
        <w:t xml:space="preserve"> </w:t>
      </w:r>
      <w:r w:rsidR="00905264" w:rsidRPr="004F249D">
        <w:rPr>
          <w:lang w:val="en"/>
        </w:rPr>
        <w:t xml:space="preserve">with some experience, the average surgical time is about 20 min. </w:t>
      </w:r>
    </w:p>
    <w:p w14:paraId="0EF8B2E9" w14:textId="567E6C12" w:rsidR="006C4DE7" w:rsidRPr="004F249D" w:rsidRDefault="006C4DE7" w:rsidP="004F249D">
      <w:pPr>
        <w:widowControl/>
        <w:rPr>
          <w:color w:val="auto"/>
        </w:rPr>
      </w:pPr>
      <w:r w:rsidRPr="004F249D">
        <w:rPr>
          <w:color w:val="auto"/>
        </w:rPr>
        <w:t xml:space="preserve"> </w:t>
      </w:r>
    </w:p>
    <w:p w14:paraId="2A140A5F" w14:textId="36B1EE52" w:rsidR="00146552" w:rsidRDefault="00146552" w:rsidP="004F249D">
      <w:pPr>
        <w:widowControl/>
        <w:rPr>
          <w:lang w:val="en"/>
        </w:rPr>
      </w:pPr>
      <w:r w:rsidRPr="004F249D">
        <w:rPr>
          <w:lang w:val="en"/>
        </w:rPr>
        <w:t xml:space="preserve">In humans, stents are usually implanted into severely narrowed atherosclerotic arteries. Although </w:t>
      </w:r>
      <w:proofErr w:type="spellStart"/>
      <w:r w:rsidRPr="004F249D">
        <w:rPr>
          <w:lang w:val="en"/>
        </w:rPr>
        <w:t>apoE</w:t>
      </w:r>
      <w:proofErr w:type="spellEnd"/>
      <w:r w:rsidRPr="004F249D">
        <w:rPr>
          <w:lang w:val="en"/>
        </w:rPr>
        <w:t xml:space="preserve"> deficiency in general rend</w:t>
      </w:r>
      <w:r w:rsidR="0051262E" w:rsidRPr="004F249D">
        <w:rPr>
          <w:lang w:val="en"/>
        </w:rPr>
        <w:t>er</w:t>
      </w:r>
      <w:r w:rsidRPr="004F249D">
        <w:rPr>
          <w:lang w:val="en"/>
        </w:rPr>
        <w:t>s animals more susceptible for the development of atherosclerotic lesions, we did not observe any plaque formation</w:t>
      </w:r>
      <w:r w:rsidR="00D67831" w:rsidRPr="004F249D">
        <w:rPr>
          <w:lang w:val="en"/>
        </w:rPr>
        <w:t xml:space="preserve"> in our rats, most likely because western diet feeding was </w:t>
      </w:r>
      <w:r w:rsidR="00164046" w:rsidRPr="004F249D">
        <w:rPr>
          <w:lang w:val="en"/>
        </w:rPr>
        <w:t>not started until stent implantation</w:t>
      </w:r>
      <w:r w:rsidR="00D67831" w:rsidRPr="004F249D">
        <w:rPr>
          <w:lang w:val="en"/>
        </w:rPr>
        <w:t>. If stent implantation in atherosclerotic lesions is desired, western diet should start at 6</w:t>
      </w:r>
      <w:r w:rsidR="00D92137" w:rsidRPr="00D92137">
        <w:rPr>
          <w:lang w:val="en"/>
        </w:rPr>
        <w:t>‒</w:t>
      </w:r>
      <w:r w:rsidR="00D67831" w:rsidRPr="004F249D">
        <w:rPr>
          <w:lang w:val="en"/>
        </w:rPr>
        <w:t>8 weeks after birth and continue until sacrifice. Atherosclerotic lesions in susceptible strains will develop after 7</w:t>
      </w:r>
      <w:r w:rsidR="00D92137" w:rsidRPr="00D92137">
        <w:rPr>
          <w:lang w:val="en"/>
        </w:rPr>
        <w:t>‒</w:t>
      </w:r>
      <w:r w:rsidR="00D67831" w:rsidRPr="004F249D">
        <w:rPr>
          <w:lang w:val="en"/>
        </w:rPr>
        <w:t>14 weeks on the high fat diet</w:t>
      </w:r>
      <w:hyperlink w:anchor="_ENREF_22" w:tooltip="Merel Ritskes-Hoitinga, 2012 #1480" w:history="1">
        <w:r w:rsidR="00C31FD3" w:rsidRPr="004F249D">
          <w:rPr>
            <w:lang w:val="en"/>
          </w:rPr>
          <w:fldChar w:fldCharType="begin"/>
        </w:r>
        <w:r w:rsidR="00C31FD3" w:rsidRPr="004F249D">
          <w:rPr>
            <w:lang w:val="en"/>
          </w:rPr>
          <w:instrText xml:space="preserve"> ADDIN EN.CITE &lt;EndNote&gt;&lt;Cite&gt;&lt;Author&gt;Merel Ritskes-Hoitinga&lt;/Author&gt;&lt;Year&gt;2012&lt;/Year&gt;&lt;RecNum&gt;1480&lt;/RecNum&gt;&lt;DisplayText&gt;&lt;style face="superscript"&gt;22&lt;/style&gt;&lt;/DisplayText&gt;&lt;record&gt;&lt;rec-number&gt;1480&lt;/rec-number&gt;&lt;foreign-keys&gt;&lt;key app="EN" db-id="x2ezx9sz4zade9epzae5weez2005v9vpw29x"&gt;1480&lt;/key&gt;&lt;/foreign-keys&gt;&lt;ref-type name="Book Section"&gt;5&lt;/ref-type&gt;&lt;contributors&gt;&lt;authors&gt;&lt;author&gt;Merel Ritskes-Hoitinga, Graham Tobin, Tanja Lyholm Jensen, Lars Friis Mikkelsen&lt;/author&gt;&lt;/authors&gt;&lt;/contributors&gt;&lt;titles&gt;&lt;title&gt;Chapter 4.3 - Nutrition of the Laboratory Mouse&lt;/title&gt;&lt;secondary-title&gt;The Laboratory Mouse (Second Edition)&lt;/secondary-title&gt;&lt;/titles&gt;&lt;pages&gt;567-599&lt;/pages&gt;&lt;section&gt;Chapter 4.3&lt;/section&gt;&lt;dates&gt;&lt;year&gt;2012&lt;/year&gt;&lt;/dates&gt;&lt;pub-location&gt;London, UK&lt;/pub-location&gt;&lt;publisher&gt;Elsevier Academic Press&lt;/publisher&gt;&lt;urls&gt;&lt;/urls&gt;&lt;/record&gt;&lt;/Cite&gt;&lt;/EndNote&gt;</w:instrText>
        </w:r>
        <w:r w:rsidR="00C31FD3" w:rsidRPr="004F249D">
          <w:rPr>
            <w:lang w:val="en"/>
          </w:rPr>
          <w:fldChar w:fldCharType="separate"/>
        </w:r>
        <w:r w:rsidR="00C31FD3" w:rsidRPr="004F249D">
          <w:rPr>
            <w:noProof/>
            <w:vertAlign w:val="superscript"/>
            <w:lang w:val="en"/>
          </w:rPr>
          <w:t>22</w:t>
        </w:r>
        <w:r w:rsidR="00C31FD3" w:rsidRPr="004F249D">
          <w:rPr>
            <w:lang w:val="en"/>
          </w:rPr>
          <w:fldChar w:fldCharType="end"/>
        </w:r>
      </w:hyperlink>
      <w:r w:rsidR="00CA5156" w:rsidRPr="004F249D">
        <w:rPr>
          <w:lang w:val="en"/>
        </w:rPr>
        <w:t>.</w:t>
      </w:r>
      <w:r w:rsidR="00D67831" w:rsidRPr="004F249D">
        <w:rPr>
          <w:lang w:val="en"/>
        </w:rPr>
        <w:t xml:space="preserve"> </w:t>
      </w:r>
      <w:r w:rsidRPr="004F249D">
        <w:rPr>
          <w:lang w:val="en"/>
        </w:rPr>
        <w:t xml:space="preserve">So far, only limited data on </w:t>
      </w:r>
      <w:proofErr w:type="spellStart"/>
      <w:r w:rsidRPr="004F249D">
        <w:rPr>
          <w:lang w:val="en"/>
        </w:rPr>
        <w:t>apoE</w:t>
      </w:r>
      <w:proofErr w:type="spellEnd"/>
      <w:r w:rsidRPr="004F249D">
        <w:rPr>
          <w:vertAlign w:val="superscript"/>
          <w:lang w:val="en"/>
        </w:rPr>
        <w:t>-/-</w:t>
      </w:r>
      <w:r w:rsidRPr="004F249D">
        <w:rPr>
          <w:lang w:val="en"/>
        </w:rPr>
        <w:t xml:space="preserve"> rats have been published</w:t>
      </w:r>
      <w:r w:rsidR="00D92137">
        <w:rPr>
          <w:lang w:val="en"/>
        </w:rPr>
        <w:t>.</w:t>
      </w:r>
      <w:r w:rsidRPr="004F249D">
        <w:rPr>
          <w:lang w:val="en"/>
        </w:rPr>
        <w:t xml:space="preserve"> </w:t>
      </w:r>
      <w:r w:rsidR="00D92137">
        <w:rPr>
          <w:lang w:val="en"/>
        </w:rPr>
        <w:t>H</w:t>
      </w:r>
      <w:r w:rsidRPr="004F249D">
        <w:rPr>
          <w:lang w:val="en"/>
        </w:rPr>
        <w:t>owever, no study reported spontaneous lesion development before the age of 20 weeks</w:t>
      </w:r>
      <w:hyperlink w:anchor="_ENREF_23" w:tooltip="Rune, 2018 #830" w:history="1">
        <w:r w:rsidR="00C31FD3" w:rsidRPr="004F249D">
          <w:rPr>
            <w:lang w:val="en"/>
          </w:rPr>
          <w:fldChar w:fldCharType="begin"/>
        </w:r>
        <w:r w:rsidR="00C31FD3" w:rsidRPr="004F249D">
          <w:rPr>
            <w:lang w:val="en"/>
          </w:rPr>
          <w:instrText xml:space="preserve"> ADDIN EN.CITE &lt;EndNote&gt;&lt;Cite&gt;&lt;Author&gt;Rune&lt;/Author&gt;&lt;Year&gt;2018&lt;/Year&gt;&lt;RecNum&gt;830&lt;/RecNum&gt;&lt;DisplayText&gt;&lt;style face="superscript"&gt;23&lt;/style&gt;&lt;/DisplayText&gt;&lt;record&gt;&lt;rec-number&gt;830&lt;/rec-number&gt;&lt;foreign-keys&gt;&lt;key app="EN" db-id="x2ezx9sz4zade9epzae5weez2005v9vpw29x"&gt;830&lt;/key&gt;&lt;/foreign-keys&gt;&lt;ref-type name="Journal Article"&gt;17&lt;/ref-type&gt;&lt;contributors&gt;&lt;authors&gt;&lt;author&gt;Rune, I.&lt;/author&gt;&lt;author&gt;Rolin, B.&lt;/author&gt;&lt;author&gt;Lykkesfeldt, J.&lt;/author&gt;&lt;author&gt;Nielsen, D. S.&lt;/author&gt;&lt;author&gt;Krych, L.&lt;/author&gt;&lt;author&gt;Kanter, J. E.&lt;/author&gt;&lt;author&gt;Bornfeldt, K. E.&lt;/author&gt;&lt;author&gt;Kihl, P.&lt;/author&gt;&lt;author&gt;Buschard, K.&lt;/author&gt;&lt;author&gt;Josefsen, K.&lt;/author&gt;&lt;author&gt;Fels, J. J.&lt;/author&gt;&lt;author&gt;Mortensen, A.&lt;/author&gt;&lt;author&gt;Christoffersen, B.&lt;/author&gt;&lt;author&gt;Kirk, R. K.&lt;/author&gt;&lt;author&gt;Hansen, A. K.&lt;/author&gt;&lt;/authors&gt;&lt;/contributors&gt;&lt;titles&gt;&lt;title&gt;Long-term Western diet fed apolipoprotein E-deficient rats exhibit only modest early atherosclerotic characteristics&lt;/title&gt;&lt;secondary-title&gt;Sci Rep&lt;/secondary-title&gt;&lt;/titles&gt;&lt;pages&gt;018-23835&lt;/pages&gt;&lt;volume&gt;8&lt;/volume&gt;&lt;number&gt;1&lt;/number&gt;&lt;dates&gt;&lt;year&gt;2018&lt;/year&gt;&lt;/dates&gt;&lt;isbn&gt;2045-2322 (Electronic)&amp;#xD;2045-2322 (Linking)&lt;/isbn&gt;&lt;urls&gt;&lt;/urls&gt;&lt;/record&gt;&lt;/Cite&gt;&lt;/EndNote&gt;</w:instrText>
        </w:r>
        <w:r w:rsidR="00C31FD3" w:rsidRPr="004F249D">
          <w:rPr>
            <w:lang w:val="en"/>
          </w:rPr>
          <w:fldChar w:fldCharType="separate"/>
        </w:r>
        <w:r w:rsidR="00C31FD3" w:rsidRPr="004F249D">
          <w:rPr>
            <w:noProof/>
            <w:vertAlign w:val="superscript"/>
            <w:lang w:val="en"/>
          </w:rPr>
          <w:t>23</w:t>
        </w:r>
        <w:r w:rsidR="00C31FD3" w:rsidRPr="004F249D">
          <w:rPr>
            <w:lang w:val="en"/>
          </w:rPr>
          <w:fldChar w:fldCharType="end"/>
        </w:r>
      </w:hyperlink>
      <w:r w:rsidRPr="004F249D">
        <w:rPr>
          <w:lang w:val="en"/>
        </w:rPr>
        <w:t xml:space="preserve">. Zhao </w:t>
      </w:r>
      <w:r w:rsidR="003B5040" w:rsidRPr="004F249D">
        <w:rPr>
          <w:lang w:val="en"/>
        </w:rPr>
        <w:t>et al</w:t>
      </w:r>
      <w:r w:rsidRPr="004F249D">
        <w:rPr>
          <w:lang w:val="en"/>
        </w:rPr>
        <w:t xml:space="preserve">. observed typical atherosclerosis in </w:t>
      </w:r>
      <w:proofErr w:type="spellStart"/>
      <w:r w:rsidRPr="004F249D">
        <w:rPr>
          <w:lang w:val="en"/>
        </w:rPr>
        <w:t>apoE</w:t>
      </w:r>
      <w:proofErr w:type="spellEnd"/>
      <w:r w:rsidRPr="004F249D">
        <w:rPr>
          <w:vertAlign w:val="superscript"/>
          <w:lang w:val="en"/>
        </w:rPr>
        <w:t>-/-</w:t>
      </w:r>
      <w:r w:rsidRPr="004F249D">
        <w:rPr>
          <w:lang w:val="en"/>
        </w:rPr>
        <w:t xml:space="preserve"> rats after at least 24 weeks with a continuous increase in plaque burden and lesion severity until sacrifice at 72 weeks</w:t>
      </w:r>
      <w:hyperlink w:anchor="_ENREF_15" w:tooltip="Zhao, 2018 #1474" w:history="1">
        <w:r w:rsidR="00C31FD3" w:rsidRPr="004F249D">
          <w:rPr>
            <w:lang w:val="en"/>
          </w:rPr>
          <w:fldChar w:fldCharType="begin"/>
        </w:r>
        <w:r w:rsidR="00C31FD3" w:rsidRPr="004F249D">
          <w:rPr>
            <w:lang w:val="en"/>
          </w:rPr>
          <w:instrText xml:space="preserve"> ADDIN EN.CITE &lt;EndNote&gt;&lt;Cite&gt;&lt;Author&gt;Zhao&lt;/Author&gt;&lt;Year&gt;2018&lt;/Year&gt;&lt;RecNum&gt;828&lt;/RecNum&gt;&lt;DisplayText&gt;&lt;style face="superscript"&gt;15&lt;/style&gt;&lt;/DisplayText&gt;&lt;record&gt;&lt;rec-number&gt;828&lt;/rec-number&gt;&lt;foreign-keys&gt;&lt;key app="EN" db-id="x2ezx9sz4zade9epzae5weez2005v9vpw29x"&gt;828&lt;/key&gt;&lt;/foreign-keys&gt;&lt;ref-type name="Journal Article"&gt;17&lt;/ref-type&gt;&lt;contributors&gt;&lt;authors&gt;&lt;author&gt;Zhao, Y.&lt;/author&gt;&lt;author&gt;Yang, Y.&lt;/author&gt;&lt;author&gt;Xing, R.&lt;/author&gt;&lt;author&gt;Cui, X.&lt;/author&gt;&lt;author&gt;Xiao, Y.&lt;/author&gt;&lt;author&gt;Xie, L.&lt;/author&gt;&lt;author&gt;You, P.&lt;/author&gt;&lt;author&gt;Wang, T.&lt;/author&gt;&lt;author&gt;Zeng, L.&lt;/author&gt;&lt;author&gt;Peng, W.&lt;/author&gt;&lt;author&gt;Li, D.&lt;/author&gt;&lt;author&gt;Chen, H.&lt;/author&gt;&lt;author&gt;Liu, M.&lt;/author&gt;&lt;/authors&gt;&lt;/contributors&gt;&lt;titles&gt;&lt;title&gt;Hyperlipidemia induces typical atherosclerosis development in Ldlr and Apoe deficient rats&lt;/title&gt;&lt;secondary-title&gt;Atherosclerosis&lt;/secondary-title&gt;&lt;/titles&gt;&lt;periodical&gt;&lt;full-title&gt;Atherosclerosis&lt;/full-title&gt;&lt;/periodical&gt;&lt;pages&gt;26-35&lt;/pages&gt;&lt;volume&gt;271&lt;/volume&gt;&lt;dates&gt;&lt;year&gt;2018&lt;/year&gt;&lt;/dates&gt;&lt;isbn&gt;1879-1484 (Electronic)&amp;#xD;0021-9150 (Linking)&lt;/isbn&gt;&lt;work-type&gt;Comparative Study&amp;#xD;Research Support, Non-U S Gov&amp;apos;t&lt;/work-type&gt;&lt;urls&gt;&lt;/urls&gt;&lt;/record&gt;&lt;/Cite&gt;&lt;/EndNote&gt;</w:instrText>
        </w:r>
        <w:r w:rsidR="00C31FD3" w:rsidRPr="004F249D">
          <w:rPr>
            <w:lang w:val="en"/>
          </w:rPr>
          <w:fldChar w:fldCharType="separate"/>
        </w:r>
        <w:r w:rsidR="00C31FD3" w:rsidRPr="004F249D">
          <w:rPr>
            <w:noProof/>
            <w:vertAlign w:val="superscript"/>
            <w:lang w:val="en"/>
          </w:rPr>
          <w:t>15</w:t>
        </w:r>
        <w:r w:rsidR="00C31FD3" w:rsidRPr="004F249D">
          <w:rPr>
            <w:lang w:val="en"/>
          </w:rPr>
          <w:fldChar w:fldCharType="end"/>
        </w:r>
      </w:hyperlink>
      <w:r w:rsidRPr="004F249D">
        <w:rPr>
          <w:lang w:val="en"/>
        </w:rPr>
        <w:t>. Thus, according to the literature, it is improbable that rats would develop spontaneous atherosclerosis at 14–16 weeks of age. Therefore, we recommend using older rats</w:t>
      </w:r>
      <w:r w:rsidR="00CA5156" w:rsidRPr="004F249D">
        <w:rPr>
          <w:lang w:val="en"/>
        </w:rPr>
        <w:t xml:space="preserve"> and to start western diet as early as possible</w:t>
      </w:r>
      <w:r w:rsidRPr="004F249D">
        <w:rPr>
          <w:lang w:val="en"/>
        </w:rPr>
        <w:t xml:space="preserve"> if stent implantation in pre-formed atherosclerotic lesions is desired for the study. </w:t>
      </w:r>
    </w:p>
    <w:p w14:paraId="63108253" w14:textId="77777777" w:rsidR="00D92137" w:rsidRPr="004F249D" w:rsidRDefault="00D92137" w:rsidP="004F249D">
      <w:pPr>
        <w:widowControl/>
        <w:rPr>
          <w:lang w:val="en"/>
        </w:rPr>
      </w:pPr>
    </w:p>
    <w:p w14:paraId="2EA1A8B5" w14:textId="6352EE69" w:rsidR="002615C9" w:rsidRPr="004F249D" w:rsidRDefault="002615C9" w:rsidP="004F249D">
      <w:pPr>
        <w:widowControl/>
        <w:rPr>
          <w:lang w:val="en"/>
        </w:rPr>
      </w:pPr>
      <w:r w:rsidRPr="004F249D">
        <w:rPr>
          <w:lang w:val="en"/>
        </w:rPr>
        <w:t xml:space="preserve">Six animals did not survive the surgery. Two animals died from stent thrombosis </w:t>
      </w:r>
      <w:proofErr w:type="gramStart"/>
      <w:r w:rsidRPr="004F249D">
        <w:rPr>
          <w:lang w:val="en"/>
        </w:rPr>
        <w:t>in spite of</w:t>
      </w:r>
      <w:proofErr w:type="gramEnd"/>
      <w:r w:rsidRPr="004F249D">
        <w:rPr>
          <w:lang w:val="en"/>
        </w:rPr>
        <w:t xml:space="preserve"> administration of clopidogrel. </w:t>
      </w:r>
      <w:r w:rsidR="0086042A" w:rsidRPr="004F249D">
        <w:rPr>
          <w:lang w:val="en"/>
        </w:rPr>
        <w:t xml:space="preserve">To reduce stent thrombosis, animals can be pre-treated for 48 h with aspirin or receive an intraperitoneal injection of enoxaparin post-operatively. </w:t>
      </w:r>
      <w:r w:rsidRPr="004F249D">
        <w:rPr>
          <w:lang w:val="en"/>
        </w:rPr>
        <w:t>Introducing clopidogrel one day before surgery might</w:t>
      </w:r>
      <w:r w:rsidR="0086042A" w:rsidRPr="004F249D">
        <w:rPr>
          <w:lang w:val="en"/>
        </w:rPr>
        <w:t xml:space="preserve"> also</w:t>
      </w:r>
      <w:r w:rsidRPr="004F249D">
        <w:rPr>
          <w:lang w:val="en"/>
        </w:rPr>
        <w:t xml:space="preserve"> reduce the risk of thrombosis, but </w:t>
      </w:r>
      <w:r w:rsidR="0086042A" w:rsidRPr="004F249D">
        <w:rPr>
          <w:lang w:val="en"/>
        </w:rPr>
        <w:t xml:space="preserve">any intensification of the anti-thrombotic therapy </w:t>
      </w:r>
      <w:r w:rsidRPr="004F249D">
        <w:rPr>
          <w:lang w:val="en"/>
        </w:rPr>
        <w:t>at the same time increases the risk of hemorrhage. Stent thrombosis is a common complication of PCI</w:t>
      </w:r>
      <w:hyperlink w:anchor="_ENREF_24" w:tooltip="Daemen, 2007 #759" w:history="1">
        <w:r w:rsidR="00C31FD3" w:rsidRPr="004F249D">
          <w:rPr>
            <w:lang w:val="en"/>
          </w:rPr>
          <w:fldChar w:fldCharType="begin">
            <w:fldData xml:space="preserve">PEVuZE5vdGU+PENpdGU+PEF1dGhvcj5EYWVtZW48L0F1dGhvcj48WWVhcj4yMDA3PC9ZZWFyPjxS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</w:fldData>
          </w:fldChar>
        </w:r>
        <w:r w:rsidR="00C31FD3" w:rsidRPr="004F249D">
          <w:rPr>
            <w:lang w:val="en"/>
          </w:rPr>
          <w:instrText xml:space="preserve"> ADDIN EN.CITE </w:instrText>
        </w:r>
        <w:r w:rsidR="00C31FD3" w:rsidRPr="004F249D">
          <w:rPr>
            <w:lang w:val="en"/>
          </w:rPr>
          <w:fldChar w:fldCharType="begin">
            <w:fldData xml:space="preserve">PEVuZE5vdGU+PENpdGU+PEF1dGhvcj5EYWVtZW48L0F1dGhvcj48WWVhcj4yMDA3PC9ZZWFyPjxS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</w:fldData>
          </w:fldChar>
        </w:r>
        <w:r w:rsidR="00C31FD3" w:rsidRPr="004F249D">
          <w:rPr>
            <w:lang w:val="en"/>
          </w:rPr>
          <w:instrText xml:space="preserve"> ADDIN EN.CITE.DATA </w:instrText>
        </w:r>
        <w:r w:rsidR="00C31FD3" w:rsidRPr="004F249D">
          <w:rPr>
            <w:lang w:val="en"/>
          </w:rPr>
        </w:r>
        <w:r w:rsidR="00C31FD3" w:rsidRPr="004F249D">
          <w:rPr>
            <w:lang w:val="en"/>
          </w:rPr>
          <w:fldChar w:fldCharType="end"/>
        </w:r>
        <w:r w:rsidR="00C31FD3" w:rsidRPr="004F249D">
          <w:rPr>
            <w:lang w:val="en"/>
          </w:rPr>
        </w:r>
        <w:r w:rsidR="00C31FD3" w:rsidRPr="004F249D">
          <w:rPr>
            <w:lang w:val="en"/>
          </w:rPr>
          <w:fldChar w:fldCharType="separate"/>
        </w:r>
        <w:r w:rsidR="00C31FD3" w:rsidRPr="004F249D">
          <w:rPr>
            <w:noProof/>
            <w:vertAlign w:val="superscript"/>
            <w:lang w:val="en"/>
          </w:rPr>
          <w:t>24-26</w:t>
        </w:r>
        <w:r w:rsidR="00C31FD3" w:rsidRPr="004F249D">
          <w:rPr>
            <w:lang w:val="en"/>
          </w:rPr>
          <w:fldChar w:fldCharType="end"/>
        </w:r>
      </w:hyperlink>
      <w:r w:rsidRPr="004F249D">
        <w:rPr>
          <w:lang w:val="en"/>
        </w:rPr>
        <w:t xml:space="preserve"> and can have several reasons. Potentially, in our study, stent thrombosis fatalities resulted from insufficient balloon inflation and concurrent stent </w:t>
      </w:r>
      <w:proofErr w:type="spellStart"/>
      <w:r w:rsidRPr="004F249D">
        <w:rPr>
          <w:lang w:val="en"/>
        </w:rPr>
        <w:t>malapposition</w:t>
      </w:r>
      <w:proofErr w:type="spellEnd"/>
      <w:r w:rsidRPr="004F249D">
        <w:rPr>
          <w:lang w:val="en"/>
        </w:rPr>
        <w:t xml:space="preserve">. </w:t>
      </w:r>
      <w:r w:rsidR="00135EA0" w:rsidRPr="004F249D">
        <w:rPr>
          <w:lang w:val="en"/>
        </w:rPr>
        <w:t xml:space="preserve">In contrast to stent implantation in humans, stent deployment </w:t>
      </w:r>
      <w:r w:rsidR="00135EA0" w:rsidRPr="004F249D">
        <w:rPr>
          <w:lang w:val="en"/>
        </w:rPr>
        <w:lastRenderedPageBreak/>
        <w:t>in the rat abdominal aorta was not controlled by angiography. Therefore</w:t>
      </w:r>
      <w:r w:rsidRPr="004F249D">
        <w:rPr>
          <w:lang w:val="en"/>
        </w:rPr>
        <w:t>, ineffective balloon inflation cannot be detected and corrected during surgery.</w:t>
      </w:r>
      <w:r w:rsidR="00154BEE" w:rsidRPr="004F249D">
        <w:rPr>
          <w:lang w:val="en"/>
        </w:rPr>
        <w:t xml:space="preserve"> Similarly, stent deployment might lead to an unintentional occlusion of a branching vessel.</w:t>
      </w:r>
      <w:r w:rsidRPr="004F249D">
        <w:rPr>
          <w:lang w:val="en"/>
        </w:rPr>
        <w:t xml:space="preserve"> Considering that it is not practicable to perform the surgery which requires the use of a surgical microscope under fluoroscopic control, we recommend </w:t>
      </w:r>
      <w:r w:rsidR="00D92137" w:rsidRPr="004F249D">
        <w:rPr>
          <w:lang w:val="en"/>
        </w:rPr>
        <w:t>opening</w:t>
      </w:r>
      <w:r w:rsidRPr="004F249D">
        <w:rPr>
          <w:lang w:val="en"/>
        </w:rPr>
        <w:t xml:space="preserve"> the abdomen to confirm the precise deployment of the stent, at least for the first several procedures.</w:t>
      </w:r>
      <w:r w:rsidR="00135EA0" w:rsidRPr="004F249D">
        <w:rPr>
          <w:lang w:val="en"/>
        </w:rPr>
        <w:t xml:space="preserve"> </w:t>
      </w:r>
      <w:r w:rsidRPr="004F249D">
        <w:rPr>
          <w:lang w:val="en"/>
        </w:rPr>
        <w:t>Other po</w:t>
      </w:r>
      <w:r w:rsidR="00135EA0" w:rsidRPr="004F249D">
        <w:rPr>
          <w:lang w:val="en"/>
        </w:rPr>
        <w:t>tential</w:t>
      </w:r>
      <w:r w:rsidRPr="004F249D">
        <w:rPr>
          <w:lang w:val="en"/>
        </w:rPr>
        <w:t xml:space="preserve"> causes for stent thrombosis might be inflammatory reactions, severe injury</w:t>
      </w:r>
      <w:r w:rsidR="00135EA0" w:rsidRPr="004F249D">
        <w:rPr>
          <w:lang w:val="en"/>
        </w:rPr>
        <w:t>,</w:t>
      </w:r>
      <w:r w:rsidRPr="004F249D">
        <w:rPr>
          <w:lang w:val="en"/>
        </w:rPr>
        <w:t xml:space="preserve"> or dissections of the vessel wall. </w:t>
      </w:r>
      <w:r w:rsidR="00135EA0" w:rsidRPr="004F249D">
        <w:rPr>
          <w:lang w:val="en"/>
        </w:rPr>
        <w:t>The surgeon must be aware of any clinical signs indicating these complications, and the animals must be inspected each day throughout the observation period.</w:t>
      </w:r>
    </w:p>
    <w:p w14:paraId="76D014A5" w14:textId="3C9B8EC3" w:rsidR="006C4DE7" w:rsidRPr="004F249D" w:rsidRDefault="006C4DE7" w:rsidP="004F249D">
      <w:pPr>
        <w:widowControl/>
        <w:rPr>
          <w:color w:val="auto"/>
        </w:rPr>
      </w:pPr>
    </w:p>
    <w:p w14:paraId="3A8851D3" w14:textId="5E1C14E0" w:rsidR="00386154" w:rsidRDefault="00901CC2" w:rsidP="004F249D">
      <w:pPr>
        <w:widowControl/>
        <w:rPr>
          <w:lang w:val="en"/>
        </w:rPr>
      </w:pPr>
      <w:r w:rsidRPr="004F249D">
        <w:rPr>
          <w:lang w:val="en"/>
        </w:rPr>
        <w:t xml:space="preserve">The rat abdominal aorta measures </w:t>
      </w:r>
      <w:r w:rsidR="00A82593" w:rsidRPr="004F249D">
        <w:rPr>
          <w:lang w:val="en"/>
        </w:rPr>
        <w:t>between 1.8</w:t>
      </w:r>
      <w:r w:rsidR="00874639" w:rsidRPr="004F249D">
        <w:rPr>
          <w:lang w:val="en"/>
        </w:rPr>
        <w:t xml:space="preserve"> </w:t>
      </w:r>
      <w:r w:rsidRPr="004F249D">
        <w:rPr>
          <w:lang w:val="en"/>
        </w:rPr>
        <w:t>mm</w:t>
      </w:r>
      <w:r w:rsidR="00A82593" w:rsidRPr="004F249D">
        <w:rPr>
          <w:lang w:val="en"/>
        </w:rPr>
        <w:t xml:space="preserve"> and 3.0 mm</w:t>
      </w:r>
      <w:r w:rsidRPr="004F249D">
        <w:rPr>
          <w:lang w:val="en"/>
        </w:rPr>
        <w:t xml:space="preserve"> in diameter</w:t>
      </w:r>
      <w:r w:rsidR="0051262E" w:rsidRPr="004F249D">
        <w:rPr>
          <w:lang w:val="en"/>
        </w:rPr>
        <w:t>, depending on the animal</w:t>
      </w:r>
      <w:r w:rsidR="00A82593" w:rsidRPr="004F249D">
        <w:rPr>
          <w:lang w:val="en"/>
        </w:rPr>
        <w:t>’</w:t>
      </w:r>
      <w:r w:rsidR="0051262E" w:rsidRPr="004F249D">
        <w:rPr>
          <w:lang w:val="en"/>
        </w:rPr>
        <w:t>s</w:t>
      </w:r>
      <w:r w:rsidR="00A82593" w:rsidRPr="004F249D">
        <w:rPr>
          <w:lang w:val="en"/>
        </w:rPr>
        <w:t xml:space="preserve"> weight</w:t>
      </w:r>
      <w:hyperlink w:anchor="_ENREF_27" w:tooltip="Wolinsky, 1969 #1476" w:history="1">
        <w:r w:rsidR="00C31FD3" w:rsidRPr="004F249D">
          <w:rPr>
            <w:lang w:val="en"/>
          </w:rPr>
          <w:fldChar w:fldCharType="begin"/>
        </w:r>
        <w:r w:rsidR="00C31FD3" w:rsidRPr="004F249D">
          <w:rPr>
            <w:lang w:val="en"/>
          </w:rPr>
          <w:instrText xml:space="preserve"> ADDIN EN.CITE &lt;EndNote&gt;&lt;Cite&gt;&lt;Author&gt;Wolinsky&lt;/Author&gt;&lt;Year&gt;1969&lt;/Year&gt;&lt;RecNum&gt;1476&lt;/RecNum&gt;&lt;DisplayText&gt;&lt;style face="superscript"&gt;27&lt;/style&gt;&lt;/DisplayText&gt;&lt;record&gt;&lt;rec-number&gt;1476&lt;/rec-number&gt;&lt;foreign-keys&gt;&lt;key app="EN" db-id="x2ezx9sz4zade9epzae5weez2005v9vpw29x"&gt;1476&lt;/key&gt;&lt;/foreign-keys&gt;&lt;ref-type name="Journal Article"&gt;17&lt;/ref-type&gt;&lt;contributors&gt;&lt;authors&gt;&lt;author&gt;Wolinsky, H.&lt;/author&gt;&lt;author&gt;Glagov, S.&lt;/author&gt;&lt;/authors&gt;&lt;/contributors&gt;&lt;titles&gt;&lt;title&gt;Comparison of abdominal and thoracic aortic medial structure in mammals. Deviation of man from the usual pattern&lt;/title&gt;&lt;secondary-title&gt;Circ Res&lt;/secondary-title&gt;&lt;/titles&gt;&lt;periodical&gt;&lt;full-title&gt;Circ Res&lt;/full-title&gt;&lt;abbr-1&gt;Circulation research&lt;/abbr-1&gt;&lt;/periodical&gt;&lt;pages&gt;677-86&lt;/pages&gt;&lt;volume&gt;25&lt;/volume&gt;&lt;number&gt;6&lt;/number&gt;&lt;dates&gt;&lt;year&gt;1969&lt;/year&gt;&lt;/dates&gt;&lt;isbn&gt;0009-7330 (Print)&amp;#xD;0009-7330 (Linking)&lt;/isbn&gt;&lt;urls&gt;&lt;/urls&gt;&lt;/record&gt;&lt;/Cite&gt;&lt;/EndNote&gt;</w:instrText>
        </w:r>
        <w:r w:rsidR="00C31FD3" w:rsidRPr="004F249D">
          <w:rPr>
            <w:lang w:val="en"/>
          </w:rPr>
          <w:fldChar w:fldCharType="separate"/>
        </w:r>
        <w:r w:rsidR="00C31FD3" w:rsidRPr="004F249D">
          <w:rPr>
            <w:noProof/>
            <w:vertAlign w:val="superscript"/>
            <w:lang w:val="en"/>
          </w:rPr>
          <w:t>27</w:t>
        </w:r>
        <w:r w:rsidR="00C31FD3" w:rsidRPr="004F249D">
          <w:rPr>
            <w:lang w:val="en"/>
          </w:rPr>
          <w:fldChar w:fldCharType="end"/>
        </w:r>
      </w:hyperlink>
      <w:r w:rsidR="00D92137" w:rsidRPr="00D92137">
        <w:rPr>
          <w:vertAlign w:val="superscript"/>
        </w:rPr>
        <w:t>,</w:t>
      </w:r>
      <w:hyperlink w:anchor="_ENREF_28" w:tooltip="Lowe,  #1479" w:history="1">
        <w:r w:rsidR="00C31FD3" w:rsidRPr="004F249D">
          <w:rPr>
            <w:lang w:val="en"/>
          </w:rPr>
          <w:fldChar w:fldCharType="begin"/>
        </w:r>
        <w:r w:rsidR="00C31FD3" w:rsidRPr="004F249D">
          <w:rPr>
            <w:lang w:val="en"/>
          </w:rPr>
          <w:instrText xml:space="preserve"> ADDIN EN.CITE &lt;EndNote&gt;&lt;Cite ExcludeYear="1"&gt;&lt;Author&gt;Lowe&lt;/Author&gt;&lt;RecNum&gt;1479&lt;/RecNum&gt;&lt;DisplayText&gt;&lt;style face="superscript"&gt;28&lt;/style&gt;&lt;/DisplayText&gt;&lt;record&gt;&lt;rec-number&gt;1479&lt;/rec-number&gt;&lt;foreign-keys&gt;&lt;key app="EN" db-id="x2ezx9sz4zade9epzae5weez2005v9vpw29x"&gt;1479&lt;/key&gt;&lt;/foreign-keys&gt;&lt;ref-type name="Book"&gt;6&lt;/ref-type&gt;&lt;contributors&gt;&lt;authors&gt;&lt;author&gt;Lowe, H. C.&lt;/author&gt;&lt;author&gt;James, B.&lt;/author&gt;&lt;author&gt;Khachigian, L. M.&lt;/author&gt;&lt;/authors&gt;&lt;/contributors&gt;&lt;titles&gt;&lt;title&gt;A novel model of in-stent restenosis: rat aortic stenting&lt;/title&gt;&lt;/titles&gt;&lt;dates&gt;&lt;/dates&gt;&lt;publisher&gt;Heart. 2005 Mar;91(3):393-5. doi: 10.1136/hrt.2003.028076.&lt;/publisher&gt;&lt;isbn&gt;1468-201X (Electronic)&amp;#xD;1355-6037 (Linking)&lt;/isbn&gt;&lt;urls&gt;&lt;/urls&gt;&lt;/record&gt;&lt;/Cite&gt;&lt;/EndNote&gt;</w:instrText>
        </w:r>
        <w:r w:rsidR="00C31FD3" w:rsidRPr="004F249D">
          <w:rPr>
            <w:lang w:val="en"/>
          </w:rPr>
          <w:fldChar w:fldCharType="separate"/>
        </w:r>
        <w:r w:rsidR="00C31FD3" w:rsidRPr="004F249D">
          <w:rPr>
            <w:noProof/>
            <w:vertAlign w:val="superscript"/>
            <w:lang w:val="en"/>
          </w:rPr>
          <w:t>28</w:t>
        </w:r>
        <w:r w:rsidR="00C31FD3" w:rsidRPr="004F249D">
          <w:rPr>
            <w:lang w:val="en"/>
          </w:rPr>
          <w:fldChar w:fldCharType="end"/>
        </w:r>
      </w:hyperlink>
      <w:r w:rsidR="002F73C4" w:rsidRPr="004F249D">
        <w:rPr>
          <w:lang w:val="en"/>
        </w:rPr>
        <w:t>. Advancing a bulky stent through the even smaller femoral and iliac arteries may cause intimal tear and damage to the vessel wall.</w:t>
      </w:r>
      <w:r w:rsidRPr="004F249D">
        <w:rPr>
          <w:lang w:val="en"/>
        </w:rPr>
        <w:t xml:space="preserve"> Therefore, this technique is limited to the implantation of smaller stents (</w:t>
      </w:r>
      <w:r w:rsidR="00386154" w:rsidRPr="004F249D">
        <w:rPr>
          <w:lang w:val="en"/>
        </w:rPr>
        <w:t>between 2.0 and 2.5 mm in diameter</w:t>
      </w:r>
      <w:r w:rsidRPr="004F249D">
        <w:rPr>
          <w:lang w:val="en"/>
        </w:rPr>
        <w:t>) to avoid overstretch</w:t>
      </w:r>
      <w:r w:rsidR="00D92137">
        <w:rPr>
          <w:lang w:val="en"/>
        </w:rPr>
        <w:t>ing</w:t>
      </w:r>
      <w:r w:rsidRPr="004F249D">
        <w:rPr>
          <w:lang w:val="en"/>
        </w:rPr>
        <w:t xml:space="preserve"> or injury of the vessel wall</w:t>
      </w:r>
      <w:r w:rsidR="002F73C4" w:rsidRPr="004F249D">
        <w:rPr>
          <w:lang w:val="en"/>
        </w:rPr>
        <w:t xml:space="preserve"> of the aorta</w:t>
      </w:r>
      <w:r w:rsidRPr="004F249D">
        <w:rPr>
          <w:lang w:val="en"/>
        </w:rPr>
        <w:t xml:space="preserve">. </w:t>
      </w:r>
    </w:p>
    <w:p w14:paraId="0160CABA" w14:textId="77777777" w:rsidR="00D92137" w:rsidRPr="004F249D" w:rsidRDefault="00D92137" w:rsidP="004F249D">
      <w:pPr>
        <w:widowControl/>
        <w:rPr>
          <w:lang w:val="en"/>
        </w:rPr>
      </w:pPr>
    </w:p>
    <w:p w14:paraId="7CFBE818" w14:textId="58CA7AA8" w:rsidR="00460B14" w:rsidRDefault="00460B14" w:rsidP="004F249D">
      <w:pPr>
        <w:widowControl/>
        <w:rPr>
          <w:lang w:val="en"/>
        </w:rPr>
      </w:pPr>
      <w:r w:rsidRPr="004F249D">
        <w:rPr>
          <w:lang w:val="en"/>
        </w:rPr>
        <w:t xml:space="preserve">Another limitation is the necessity of ligating the femoral artery in order to achieve </w:t>
      </w:r>
      <w:r w:rsidR="00487BBC" w:rsidRPr="004F249D">
        <w:rPr>
          <w:lang w:val="en"/>
        </w:rPr>
        <w:t xml:space="preserve">hemostasis after the procedure, potentially bearing the risk of lower limb ischemia. However, previous studies showed that </w:t>
      </w:r>
      <w:r w:rsidR="00B31F1D" w:rsidRPr="004F249D">
        <w:rPr>
          <w:lang w:val="en"/>
        </w:rPr>
        <w:t>collateral arteries as well as adaptions of the microvasculature distal to the occlusion are able to maintain lower limb perfusion after ligation of the femoral artery in rats</w:t>
      </w:r>
      <w:hyperlink w:anchor="_ENREF_29" w:tooltip="Unthank, 1985 #1501" w:history="1">
        <w:r w:rsidR="00C31FD3" w:rsidRPr="004F249D">
          <w:rPr>
            <w:lang w:val="en"/>
          </w:rPr>
          <w:fldChar w:fldCharType="begin"/>
        </w:r>
        <w:r w:rsidR="00C31FD3" w:rsidRPr="004F249D">
          <w:rPr>
            <w:lang w:val="en"/>
          </w:rPr>
          <w:instrText xml:space="preserve"> ADDIN EN.CITE &lt;EndNote&gt;&lt;Cite&gt;&lt;Author&gt;Unthank&lt;/Author&gt;&lt;Year&gt;1985&lt;/Year&gt;&lt;RecNum&gt;1501&lt;/RecNum&gt;&lt;DisplayText&gt;&lt;style face="superscript"&gt;29&lt;/style&gt;&lt;/DisplayText&gt;&lt;record&gt;&lt;rec-number&gt;1501&lt;/rec-number&gt;&lt;foreign-keys&gt;&lt;key app="EN" db-id="x2ezx9sz4zade9epzae5weez2005v9vpw29x"&gt;1501&lt;/key&gt;&lt;/foreign-keys&gt;&lt;ref-type name="Journal Article"&gt;17&lt;/ref-type&gt;&lt;contributors&gt;&lt;authors&gt;&lt;author&gt;Unthank, J. L.&lt;/author&gt;&lt;author&gt;Nixon, J. C.&lt;/author&gt;&lt;author&gt;Lash, J. M.&lt;/author&gt;&lt;/authors&gt;&lt;/contributors&gt;&lt;titles&gt;&lt;title&gt;Early adaptations in collateral and microvascular resistances after ligation of the rat femoral artery&lt;/title&gt;&lt;secondary-title&gt;J Appl Physiol&lt;/secondary-title&gt;&lt;/titles&gt;&lt;pages&gt;73-82&lt;/pages&gt;&lt;volume&gt;79&lt;/volume&gt;&lt;number&gt;1&lt;/number&gt;&lt;dates&gt;&lt;year&gt;1985&lt;/year&gt;&lt;/dates&gt;&lt;isbn&gt;8750-7587 (Print)&amp;#xD;0161-7567 (Linking)&lt;/isbn&gt;&lt;work-type&gt;Research Support, U S Gov&amp;apos;t, P H S&lt;/work-type&gt;&lt;urls&gt;&lt;/urls&gt;&lt;/record&gt;&lt;/Cite&gt;&lt;/EndNote&gt;</w:instrText>
        </w:r>
        <w:r w:rsidR="00C31FD3" w:rsidRPr="004F249D">
          <w:rPr>
            <w:lang w:val="en"/>
          </w:rPr>
          <w:fldChar w:fldCharType="separate"/>
        </w:r>
        <w:r w:rsidR="00C31FD3" w:rsidRPr="004F249D">
          <w:rPr>
            <w:noProof/>
            <w:vertAlign w:val="superscript"/>
            <w:lang w:val="en"/>
          </w:rPr>
          <w:t>29</w:t>
        </w:r>
        <w:r w:rsidR="00C31FD3" w:rsidRPr="004F249D">
          <w:rPr>
            <w:lang w:val="en"/>
          </w:rPr>
          <w:fldChar w:fldCharType="end"/>
        </w:r>
      </w:hyperlink>
      <w:r w:rsidR="005F2889" w:rsidRPr="004F249D">
        <w:rPr>
          <w:lang w:val="en"/>
        </w:rPr>
        <w:t>, and n</w:t>
      </w:r>
      <w:r w:rsidR="00B31F1D" w:rsidRPr="004F249D">
        <w:rPr>
          <w:lang w:val="en"/>
        </w:rPr>
        <w:t xml:space="preserve">one of our rats exhibited clinical signs of lower limb ischemia during the observation period. </w:t>
      </w:r>
      <w:r w:rsidR="005F2889" w:rsidRPr="004F249D">
        <w:rPr>
          <w:lang w:val="en"/>
        </w:rPr>
        <w:t>Still, the investigators should be aware of this potential risk, as limb ischemia not only represents a potential cause of post-operative death, but can also potentially induce a systemic inflammatory reaction, potentially biasing the results.</w:t>
      </w:r>
      <w:r w:rsidR="00D92137">
        <w:rPr>
          <w:lang w:val="en"/>
        </w:rPr>
        <w:t xml:space="preserve"> </w:t>
      </w:r>
    </w:p>
    <w:p w14:paraId="63D8D0F8" w14:textId="77777777" w:rsidR="00D92137" w:rsidRPr="004F249D" w:rsidRDefault="00D92137" w:rsidP="004F249D">
      <w:pPr>
        <w:widowControl/>
        <w:rPr>
          <w:lang w:val="en"/>
        </w:rPr>
      </w:pPr>
    </w:p>
    <w:p w14:paraId="5F859C64" w14:textId="784A391E" w:rsidR="007A110C" w:rsidRPr="004F249D" w:rsidRDefault="007A110C" w:rsidP="004F249D">
      <w:pPr>
        <w:widowControl/>
        <w:rPr>
          <w:lang w:val="en"/>
        </w:rPr>
      </w:pPr>
      <w:r w:rsidRPr="004F249D">
        <w:rPr>
          <w:lang w:val="en"/>
        </w:rPr>
        <w:t xml:space="preserve">While rats in general are a cost-effective animal model, the use of genetically modified </w:t>
      </w:r>
      <w:proofErr w:type="spellStart"/>
      <w:r w:rsidRPr="004F249D">
        <w:rPr>
          <w:lang w:val="en"/>
        </w:rPr>
        <w:t>apoE</w:t>
      </w:r>
      <w:proofErr w:type="spellEnd"/>
      <w:r w:rsidRPr="004F249D">
        <w:rPr>
          <w:vertAlign w:val="superscript"/>
          <w:lang w:val="en"/>
        </w:rPr>
        <w:t>-/-</w:t>
      </w:r>
      <w:r w:rsidRPr="004F249D">
        <w:rPr>
          <w:lang w:val="en"/>
        </w:rPr>
        <w:t xml:space="preserve"> rats increases the cost. Another limitation is that it takes a comparatively long time until atherosclerotic plaques have developed </w:t>
      </w:r>
      <w:r w:rsidR="00CF1B31" w:rsidRPr="004F249D">
        <w:rPr>
          <w:lang w:val="en"/>
        </w:rPr>
        <w:t>in rats.</w:t>
      </w:r>
      <w:r w:rsidRPr="004F249D">
        <w:rPr>
          <w:lang w:val="en"/>
        </w:rPr>
        <w:t xml:space="preserve"> </w:t>
      </w:r>
      <w:r w:rsidR="00CF1B31" w:rsidRPr="004F249D">
        <w:rPr>
          <w:lang w:val="en"/>
        </w:rPr>
        <w:t xml:space="preserve">Furthermore, there are some important hemodynamic differences between the aorta and the coronary arteries that deserve closer attention. Shear stress is higher in the aorta as compared to the coronaries, and bifurcations causing turbulent blood flow are absent. This diminishes the development of intimal hyperplasia </w:t>
      </w:r>
      <w:r w:rsidR="00C31CED" w:rsidRPr="004F249D">
        <w:rPr>
          <w:lang w:val="en"/>
        </w:rPr>
        <w:t>and the extent of restenosis</w:t>
      </w:r>
      <w:r w:rsidR="00CF1B31" w:rsidRPr="004F249D">
        <w:rPr>
          <w:lang w:val="en"/>
        </w:rPr>
        <w:t xml:space="preserve">. </w:t>
      </w:r>
    </w:p>
    <w:p w14:paraId="305DF01B" w14:textId="11A66185" w:rsidR="006C4DE7" w:rsidRPr="004F249D" w:rsidRDefault="006C4DE7" w:rsidP="004F249D">
      <w:pPr>
        <w:widowControl/>
        <w:rPr>
          <w:color w:val="auto"/>
        </w:rPr>
      </w:pPr>
    </w:p>
    <w:p w14:paraId="30DFA716" w14:textId="72089B19" w:rsidR="006C4DE7" w:rsidRPr="004F249D" w:rsidRDefault="00146552" w:rsidP="004F249D">
      <w:pPr>
        <w:widowControl/>
        <w:rPr>
          <w:color w:val="auto"/>
        </w:rPr>
      </w:pPr>
      <w:r w:rsidRPr="004F249D">
        <w:rPr>
          <w:color w:val="auto"/>
        </w:rPr>
        <w:t xml:space="preserve">Restenosis is one of the major factors limiting the long-term success of coronary stents. A variety of animal models have been used to study the pathophysiology of restenosis, each featuring their own advantages and shortcomings. In comparison with other animal models, rats hold the advantage of a high throughput, an ease of handling and housing, reproducibility, as well as cost-effectiveness, while at the same time allowing for the implantation of human-sized coronary stents. The first protocol of abdominal aorta stenting in rats was reported by </w:t>
      </w:r>
      <w:proofErr w:type="spellStart"/>
      <w:r w:rsidRPr="004F249D">
        <w:rPr>
          <w:color w:val="auto"/>
        </w:rPr>
        <w:t>Langeveld</w:t>
      </w:r>
      <w:proofErr w:type="spellEnd"/>
      <w:r w:rsidRPr="004F249D">
        <w:rPr>
          <w:color w:val="auto"/>
        </w:rPr>
        <w:t xml:space="preserve"> </w:t>
      </w:r>
      <w:r w:rsidR="003B5040" w:rsidRPr="004F249D">
        <w:rPr>
          <w:color w:val="auto"/>
        </w:rPr>
        <w:t>et al</w:t>
      </w:r>
      <w:r w:rsidRPr="004F249D">
        <w:rPr>
          <w:color w:val="auto"/>
        </w:rPr>
        <w:t>.</w:t>
      </w:r>
      <w:hyperlink w:anchor="_ENREF_11" w:tooltip="Langeveld, 2004 #823" w:history="1">
        <w:r w:rsidR="00C31FD3" w:rsidRPr="004F249D">
          <w:rPr>
            <w:color w:val="auto"/>
          </w:rPr>
          <w:fldChar w:fldCharType="begin"/>
        </w:r>
        <w:r w:rsidR="00C31FD3" w:rsidRPr="004F249D">
          <w:rPr>
            <w:color w:val="auto"/>
          </w:rPr>
          <w:instrText xml:space="preserve"> ADDIN EN.CITE &lt;EndNote&gt;&lt;Cite&gt;&lt;Author&gt;Langeveld&lt;/Author&gt;&lt;Year&gt;2004&lt;/Year&gt;&lt;RecNum&gt;823&lt;/RecNum&gt;&lt;DisplayText&gt;&lt;style face="superscript"&gt;11&lt;/style&gt;&lt;/DisplayText&gt;&lt;record&gt;&lt;rec-number&gt;823&lt;/rec-number&gt;&lt;foreign-keys&gt;&lt;key app="EN" db-id="x2ezx9sz4zade9epzae5weez2005v9vpw29x"&gt;823&lt;/key&gt;&lt;/foreign-keys&gt;&lt;ref-type name="Journal Article"&gt;17&lt;/ref-type&gt;&lt;contributors&gt;&lt;authors&gt;&lt;author&gt;Langeveld, B.&lt;/author&gt;&lt;author&gt;Roks, A. J.&lt;/author&gt;&lt;author&gt;Tio, R. A.&lt;/author&gt;&lt;author&gt;van Boven, A. J.&lt;/author&gt;&lt;author&gt;van der Want, J. J.&lt;/author&gt;&lt;author&gt;Henning, R. H.&lt;/author&gt;&lt;author&gt;van Beusekom, H. M.&lt;/author&gt;&lt;author&gt;van der Giessen, W. J.&lt;/author&gt;&lt;author&gt;Zijlstra, F.&lt;/author&gt;&lt;author&gt;van Gilst, W. H.&lt;/author&gt;&lt;/authors&gt;&lt;/contributors&gt;&lt;titles&gt;&lt;title&gt;Rat abdominal aorta stenting: a new and reliable small animal model for in-stent restenosis&lt;/title&gt;&lt;secondary-title&gt;J Vasc Res&lt;/secondary-title&gt;&lt;/titles&gt;&lt;pages&gt;377-86&lt;/pages&gt;&lt;volume&gt;41&lt;/volume&gt;&lt;number&gt;5&lt;/number&gt;&lt;dates&gt;&lt;year&gt;2004&lt;/year&gt;&lt;/dates&gt;&lt;isbn&gt;1018-1172 (Print)&amp;#xD;1018-1172 (Linking)&lt;/isbn&gt;&lt;work-type&gt;Research Support, Non-U S Gov&amp;apos;t&lt;/work-type&gt;&lt;urls&gt;&lt;/urls&gt;&lt;/record&gt;&lt;/Cite&gt;&lt;/EndNote&gt;</w:instrText>
        </w:r>
        <w:r w:rsidR="00C31FD3" w:rsidRPr="004F249D">
          <w:rPr>
            <w:color w:val="auto"/>
          </w:rPr>
          <w:fldChar w:fldCharType="separate"/>
        </w:r>
        <w:r w:rsidR="00C31FD3" w:rsidRPr="004F249D">
          <w:rPr>
            <w:noProof/>
            <w:color w:val="auto"/>
            <w:vertAlign w:val="superscript"/>
          </w:rPr>
          <w:t>11</w:t>
        </w:r>
        <w:r w:rsidR="00C31FD3" w:rsidRPr="004F249D">
          <w:rPr>
            <w:color w:val="auto"/>
          </w:rPr>
          <w:fldChar w:fldCharType="end"/>
        </w:r>
      </w:hyperlink>
      <w:r w:rsidRPr="004F249D">
        <w:rPr>
          <w:color w:val="auto"/>
        </w:rPr>
        <w:t xml:space="preserve">. This model, however, requires a trans-abdominal access to introduce the stent, which is associated with a physical constriction of the aorta to achieve a temporary interruption of blood flow. </w:t>
      </w:r>
      <w:r w:rsidRPr="004F249D">
        <w:rPr>
          <w:lang w:val="en"/>
        </w:rPr>
        <w:t>The resulting manipulation and vessel injury might potentially cause inflammatory reactions, which might not only lead to complications, but also to pronounced ISR</w:t>
      </w:r>
      <w:hyperlink w:anchor="_ENREF_12" w:tooltip="Oyamada, 2011 #825" w:history="1">
        <w:r w:rsidR="00C31FD3" w:rsidRPr="004F249D">
          <w:rPr>
            <w:lang w:val="en"/>
          </w:rPr>
          <w:fldChar w:fldCharType="begin"/>
        </w:r>
        <w:r w:rsidR="00C31FD3" w:rsidRPr="004F249D">
          <w:rPr>
            <w:lang w:val="en"/>
          </w:rPr>
          <w:instrText xml:space="preserve"> ADDIN EN.CITE &lt;EndNote&gt;&lt;Cite&gt;&lt;Author&gt;Oyamada&lt;/Author&gt;&lt;Year&gt;2011&lt;/Year&gt;&lt;RecNum&gt;825&lt;/RecNum&gt;&lt;DisplayText&gt;&lt;style face="superscript"&gt;12&lt;/style&gt;&lt;/DisplayText&gt;&lt;record&gt;&lt;rec-number&gt;825&lt;/rec-number&gt;&lt;foreign-keys&gt;&lt;key app="EN" db-id="x2ezx9sz4zade9epzae5weez2005v9vpw29x"&gt;825&lt;/key&gt;&lt;/foreign-keys&gt;&lt;ref-type name="Journal Article"&gt;17&lt;/ref-type&gt;&lt;contributors&gt;&lt;authors&gt;&lt;author&gt;Oyamada, S.&lt;/author&gt;&lt;author&gt;Ma, X.&lt;/author&gt;&lt;author&gt;Wu, T.&lt;/author&gt;&lt;author&gt;Robich, M. P.&lt;/author&gt;&lt;author&gt;Wu, H.&lt;/author&gt;&lt;author&gt;Wang, X.&lt;/author&gt;&lt;author&gt;Buchholz, B.&lt;/author&gt;&lt;author&gt;McCarthy, S.&lt;/author&gt;&lt;author&gt;Bianchi, C. F.&lt;/author&gt;&lt;author&gt;Sellke, F. W.&lt;/author&gt;&lt;author&gt;Laham, R.&lt;/author&gt;&lt;/authors&gt;&lt;/contributors&gt;&lt;titles&gt;&lt;title&gt;Trans-iliac rat aorta stenting: a novel high throughput preclinical stent model for restenosis and thrombosis&lt;/title&gt;&lt;secondary-title&gt;J Surg Res&lt;/secondary-title&gt;&lt;/titles&gt;&lt;pages&gt;9&lt;/pages&gt;&lt;volume&gt;166&lt;/volume&gt;&lt;number&gt;1&lt;/number&gt;&lt;dates&gt;&lt;year&gt;2011&lt;/year&gt;&lt;/dates&gt;&lt;isbn&gt;1095-8673 (Electronic)&amp;#xD;0022-4804 (Linking)&lt;/isbn&gt;&lt;work-type&gt;Research Support, Non-U S Gov&amp;apos;t&lt;/work-type&gt;&lt;urls&gt;&lt;/urls&gt;&lt;/record&gt;&lt;/Cite&gt;&lt;/EndNote&gt;</w:instrText>
        </w:r>
        <w:r w:rsidR="00C31FD3" w:rsidRPr="004F249D">
          <w:rPr>
            <w:lang w:val="en"/>
          </w:rPr>
          <w:fldChar w:fldCharType="separate"/>
        </w:r>
        <w:r w:rsidR="00C31FD3" w:rsidRPr="004F249D">
          <w:rPr>
            <w:noProof/>
            <w:vertAlign w:val="superscript"/>
            <w:lang w:val="en"/>
          </w:rPr>
          <w:t>12</w:t>
        </w:r>
        <w:r w:rsidR="00C31FD3" w:rsidRPr="004F249D">
          <w:rPr>
            <w:lang w:val="en"/>
          </w:rPr>
          <w:fldChar w:fldCharType="end"/>
        </w:r>
      </w:hyperlink>
      <w:r w:rsidRPr="004F249D">
        <w:rPr>
          <w:lang w:val="en"/>
        </w:rPr>
        <w:t xml:space="preserve">. Later, </w:t>
      </w:r>
      <w:proofErr w:type="spellStart"/>
      <w:r w:rsidRPr="004F249D">
        <w:rPr>
          <w:lang w:val="en"/>
        </w:rPr>
        <w:t>Oyamada</w:t>
      </w:r>
      <w:proofErr w:type="spellEnd"/>
      <w:r w:rsidRPr="004F249D">
        <w:rPr>
          <w:lang w:val="en"/>
        </w:rPr>
        <w:t xml:space="preserve"> </w:t>
      </w:r>
      <w:r w:rsidR="003B5040" w:rsidRPr="004F249D">
        <w:rPr>
          <w:lang w:val="en"/>
        </w:rPr>
        <w:t>et al</w:t>
      </w:r>
      <w:r w:rsidRPr="004F249D">
        <w:rPr>
          <w:lang w:val="en"/>
        </w:rPr>
        <w:t>. modified the protocol by introducing the stent through the common iliac artery</w:t>
      </w:r>
      <w:hyperlink w:anchor="_ENREF_12" w:tooltip="Oyamada, 2011 #825" w:history="1">
        <w:r w:rsidR="00C31FD3" w:rsidRPr="004F249D">
          <w:rPr>
            <w:lang w:val="en"/>
          </w:rPr>
          <w:fldChar w:fldCharType="begin"/>
        </w:r>
        <w:r w:rsidR="00C31FD3" w:rsidRPr="004F249D">
          <w:rPr>
            <w:lang w:val="en"/>
          </w:rPr>
          <w:instrText xml:space="preserve"> ADDIN EN.CITE &lt;EndNote&gt;&lt;Cite&gt;&lt;Author&gt;Oyamada&lt;/Author&gt;&lt;Year&gt;2011&lt;/Year&gt;&lt;RecNum&gt;825&lt;/RecNum&gt;&lt;DisplayText&gt;&lt;style face="superscript"&gt;12&lt;/style&gt;&lt;/DisplayText&gt;&lt;record&gt;&lt;rec-number&gt;825&lt;/rec-number&gt;&lt;foreign-keys&gt;&lt;key app="EN" db-id="x2ezx9sz4zade9epzae5weez2005v9vpw29x"&gt;825&lt;/key&gt;&lt;/foreign-keys&gt;&lt;ref-type name="Journal Article"&gt;17&lt;/ref-type&gt;&lt;contributors&gt;&lt;authors&gt;&lt;author&gt;Oyamada, S.&lt;/author&gt;&lt;author&gt;Ma, X.&lt;/author&gt;&lt;author&gt;Wu, T.&lt;/author&gt;&lt;author&gt;Robich, M. P.&lt;/author&gt;&lt;author&gt;Wu, H.&lt;/author&gt;&lt;author&gt;Wang, X.&lt;/author&gt;&lt;author&gt;Buchholz, B.&lt;/author&gt;&lt;author&gt;McCarthy, S.&lt;/author&gt;&lt;author&gt;Bianchi, C. F.&lt;/author&gt;&lt;author&gt;Sellke, F. W.&lt;/author&gt;&lt;author&gt;Laham, R.&lt;/author&gt;&lt;/authors&gt;&lt;/contributors&gt;&lt;titles&gt;&lt;title&gt;Trans-iliac rat aorta stenting: a novel high throughput preclinical stent model for restenosis and thrombosis&lt;/title&gt;&lt;secondary-title&gt;J Surg Res&lt;/secondary-title&gt;&lt;/titles&gt;&lt;pages&gt;9&lt;/pages&gt;&lt;volume&gt;166&lt;/volume&gt;&lt;number&gt;1&lt;/number&gt;&lt;dates&gt;&lt;year&gt;2011&lt;/year&gt;&lt;/dates&gt;&lt;isbn&gt;1095-8673 (Electronic)&amp;#xD;0022-4804 (Linking)&lt;/isbn&gt;&lt;work-type&gt;Research Support, Non-U S Gov&amp;apos;t&lt;/work-type&gt;&lt;urls&gt;&lt;/urls&gt;&lt;/record&gt;&lt;/Cite&gt;&lt;/EndNote&gt;</w:instrText>
        </w:r>
        <w:r w:rsidR="00C31FD3" w:rsidRPr="004F249D">
          <w:rPr>
            <w:lang w:val="en"/>
          </w:rPr>
          <w:fldChar w:fldCharType="separate"/>
        </w:r>
        <w:r w:rsidR="00C31FD3" w:rsidRPr="004F249D">
          <w:rPr>
            <w:noProof/>
            <w:vertAlign w:val="superscript"/>
            <w:lang w:val="en"/>
          </w:rPr>
          <w:t>12</w:t>
        </w:r>
        <w:r w:rsidR="00C31FD3" w:rsidRPr="004F249D">
          <w:rPr>
            <w:lang w:val="en"/>
          </w:rPr>
          <w:fldChar w:fldCharType="end"/>
        </w:r>
      </w:hyperlink>
      <w:r w:rsidRPr="004F249D">
        <w:rPr>
          <w:lang w:val="en"/>
        </w:rPr>
        <w:t xml:space="preserve">. </w:t>
      </w:r>
      <w:r w:rsidRPr="004F249D">
        <w:rPr>
          <w:lang w:val="en"/>
        </w:rPr>
        <w:lastRenderedPageBreak/>
        <w:t>They compared the survival rate between the two different approaches (trans-aorta versus trans-iliac artery) and found a significantly higher mortality rate in animals with trans-abdominally deployed stents (57% v</w:t>
      </w:r>
      <w:r w:rsidR="00D92137">
        <w:rPr>
          <w:lang w:val="en"/>
        </w:rPr>
        <w:t>ersus</w:t>
      </w:r>
      <w:r w:rsidRPr="004F249D">
        <w:rPr>
          <w:lang w:val="en"/>
        </w:rPr>
        <w:t xml:space="preserve"> 11%, p &lt; 0.05). Rats most commonly died from thrombosis at the incision / suture site, which is catastrophic when occurring in the abdominal aorta</w:t>
      </w:r>
      <w:hyperlink w:anchor="_ENREF_12" w:tooltip="Oyamada, 2011 #825" w:history="1">
        <w:r w:rsidR="00C31FD3" w:rsidRPr="004F249D">
          <w:rPr>
            <w:lang w:val="en"/>
          </w:rPr>
          <w:fldChar w:fldCharType="begin"/>
        </w:r>
        <w:r w:rsidR="00C31FD3" w:rsidRPr="004F249D">
          <w:rPr>
            <w:lang w:val="en"/>
          </w:rPr>
          <w:instrText xml:space="preserve"> ADDIN EN.CITE &lt;EndNote&gt;&lt;Cite&gt;&lt;Author&gt;Oyamada&lt;/Author&gt;&lt;Year&gt;2011&lt;/Year&gt;&lt;RecNum&gt;825&lt;/RecNum&gt;&lt;DisplayText&gt;&lt;style face="superscript"&gt;12&lt;/style&gt;&lt;/DisplayText&gt;&lt;record&gt;&lt;rec-number&gt;825&lt;/rec-number&gt;&lt;foreign-keys&gt;&lt;key app="EN" db-id="x2ezx9sz4zade9epzae5weez2005v9vpw29x"&gt;825&lt;/key&gt;&lt;/foreign-keys&gt;&lt;ref-type name="Journal Article"&gt;17&lt;/ref-type&gt;&lt;contributors&gt;&lt;authors&gt;&lt;author&gt;Oyamada, S.&lt;/author&gt;&lt;author&gt;Ma, X.&lt;/author&gt;&lt;author&gt;Wu, T.&lt;/author&gt;&lt;author&gt;Robich, M. P.&lt;/author&gt;&lt;author&gt;Wu, H.&lt;/author&gt;&lt;author&gt;Wang, X.&lt;/author&gt;&lt;author&gt;Buchholz, B.&lt;/author&gt;&lt;author&gt;McCarthy, S.&lt;/author&gt;&lt;author&gt;Bianchi, C. F.&lt;/author&gt;&lt;author&gt;Sellke, F. W.&lt;/author&gt;&lt;author&gt;Laham, R.&lt;/author&gt;&lt;/authors&gt;&lt;/contributors&gt;&lt;titles&gt;&lt;title&gt;Trans-iliac rat aorta stenting: a novel high throughput preclinical stent model for restenosis and thrombosis&lt;/title&gt;&lt;secondary-title&gt;J Surg Res&lt;/secondary-title&gt;&lt;/titles&gt;&lt;pages&gt;9&lt;/pages&gt;&lt;volume&gt;166&lt;/volume&gt;&lt;number&gt;1&lt;/number&gt;&lt;dates&gt;&lt;year&gt;2011&lt;/year&gt;&lt;/dates&gt;&lt;isbn&gt;1095-8673 (Electronic)&amp;#xD;0022-4804 (Linking)&lt;/isbn&gt;&lt;work-type&gt;Research Support, Non-U S Gov&amp;apos;t&lt;/work-type&gt;&lt;urls&gt;&lt;/urls&gt;&lt;/record&gt;&lt;/Cite&gt;&lt;/EndNote&gt;</w:instrText>
        </w:r>
        <w:r w:rsidR="00C31FD3" w:rsidRPr="004F249D">
          <w:rPr>
            <w:lang w:val="en"/>
          </w:rPr>
          <w:fldChar w:fldCharType="separate"/>
        </w:r>
        <w:r w:rsidR="00C31FD3" w:rsidRPr="004F249D">
          <w:rPr>
            <w:noProof/>
            <w:vertAlign w:val="superscript"/>
            <w:lang w:val="en"/>
          </w:rPr>
          <w:t>12</w:t>
        </w:r>
        <w:r w:rsidR="00C31FD3" w:rsidRPr="004F249D">
          <w:rPr>
            <w:lang w:val="en"/>
          </w:rPr>
          <w:fldChar w:fldCharType="end"/>
        </w:r>
      </w:hyperlink>
      <w:r w:rsidRPr="004F249D">
        <w:rPr>
          <w:lang w:val="en"/>
        </w:rPr>
        <w:t xml:space="preserve">. </w:t>
      </w:r>
      <w:r w:rsidR="00881493" w:rsidRPr="004F249D">
        <w:rPr>
          <w:lang w:val="en"/>
        </w:rPr>
        <w:t xml:space="preserve">Further reducing trauma and mimicking the implantation technique in humans more closely, we used a trans-femoral access to introduce the stent and </w:t>
      </w:r>
      <w:r w:rsidR="00AD6A17" w:rsidRPr="004F249D">
        <w:rPr>
          <w:lang w:val="en"/>
        </w:rPr>
        <w:t>reported</w:t>
      </w:r>
      <w:r w:rsidR="00881493" w:rsidRPr="004F249D">
        <w:rPr>
          <w:lang w:val="en"/>
        </w:rPr>
        <w:t xml:space="preserve"> a mortality rate of 14%. </w:t>
      </w:r>
      <w:r w:rsidR="0051262E" w:rsidRPr="004F249D">
        <w:rPr>
          <w:lang w:val="en"/>
        </w:rPr>
        <w:t>T</w:t>
      </w:r>
      <w:r w:rsidR="00AD6A17" w:rsidRPr="004F249D">
        <w:rPr>
          <w:lang w:val="en"/>
        </w:rPr>
        <w:t>wo rats</w:t>
      </w:r>
      <w:r w:rsidR="0051262E" w:rsidRPr="004F249D">
        <w:rPr>
          <w:lang w:val="en"/>
        </w:rPr>
        <w:t xml:space="preserve"> each</w:t>
      </w:r>
      <w:r w:rsidR="00AD6A17" w:rsidRPr="004F249D">
        <w:rPr>
          <w:lang w:val="en"/>
        </w:rPr>
        <w:t xml:space="preserve"> died from vessel closure failure, internal hemorrhage, and stent thrombosis. </w:t>
      </w:r>
      <w:r w:rsidR="00881493" w:rsidRPr="004F249D">
        <w:rPr>
          <w:lang w:val="en"/>
        </w:rPr>
        <w:t>More recent studies, h</w:t>
      </w:r>
      <w:r w:rsidR="00141367" w:rsidRPr="004F249D">
        <w:rPr>
          <w:lang w:val="en"/>
        </w:rPr>
        <w:t>owever, reported mortality rates as low as 6% after stent implantation in the rat abdominal aorta even with the trans-aortic access</w:t>
      </w:r>
      <w:r w:rsidR="00AD6A17" w:rsidRPr="004F249D">
        <w:rPr>
          <w:lang w:val="en"/>
        </w:rPr>
        <w:fldChar w:fldCharType="begin"/>
      </w:r>
      <w:r w:rsidR="00645C34" w:rsidRPr="004F249D">
        <w:rPr>
          <w:lang w:val="en"/>
        </w:rPr>
        <w:instrText xml:space="preserve"> ADDIN EN.CITE &lt;EndNote&gt;&lt;Cite&gt;&lt;Author&gt;Nevzati&lt;/Author&gt;&lt;Year&gt;2017&lt;/Year&gt;&lt;RecNum&gt;1477&lt;/RecNum&gt;&lt;DisplayText&gt;&lt;style face="superscript"&gt;30,31&lt;/style&gt;&lt;/DisplayText&gt;&lt;record&gt;&lt;rec-number&gt;1477&lt;/rec-number&gt;&lt;foreign-keys&gt;&lt;key app="EN" db-id="x2ezx9sz4zade9epzae5weez2005v9vpw29x"&gt;1477&lt;/key&gt;&lt;/foreign-keys&gt;&lt;ref-type name="Journal Article"&gt;17&lt;/ref-type&gt;&lt;contributors&gt;&lt;authors&gt;&lt;author&gt;Nevzati, E.&lt;/author&gt;&lt;author&gt;Rey, J.&lt;/author&gt;&lt;author&gt;Coluccia, D.&lt;/author&gt;&lt;author&gt;D&amp;apos;Alonzo, D.&lt;/author&gt;&lt;author&gt;Gruter, B.&lt;/author&gt;&lt;author&gt;Remonda, L.&lt;/author&gt;&lt;author&gt;Fandino, J.&lt;/author&gt;&lt;author&gt;Marbacher, S.&lt;/author&gt;&lt;/authors&gt;&lt;/contributors&gt;&lt;titles&gt;&lt;title&gt;Biodegradable Magnesium Stent Treatment of Saccular Aneurysms in a Rat Model - Introduction of the Surgical Technique&lt;/title&gt;&lt;secondary-title&gt;J Vis Exp&lt;/secondary-title&gt;&lt;/titles&gt;&lt;pages&gt;56359&lt;/pages&gt;&lt;volume&gt;1&lt;/volume&gt;&lt;number&gt;128&lt;/number&gt;&lt;dates&gt;&lt;year&gt;2017&lt;/year&gt;&lt;/dates&gt;&lt;isbn&gt;1940-087X (Electronic)&amp;#xD;1940-087X (Linking)&lt;/isbn&gt;&lt;work-type&gt;Video-Audio Media&lt;/work-type&gt;&lt;urls&gt;&lt;/urls&gt;&lt;/record&gt;&lt;/Cite&gt;&lt;Cite&gt;&lt;Author&gt;Aquarius&lt;/Author&gt;&lt;Year&gt;2018&lt;/Year&gt;&lt;RecNum&gt;1478&lt;/RecNum&gt;&lt;record&gt;&lt;rec-number&gt;1478&lt;/rec-number&gt;&lt;foreign-keys&gt;&lt;key app="EN" db-id="x2ezx9sz4zade9epzae5weez2005v9vpw29x"&gt;1478&lt;/key&gt;&lt;/foreign-keys&gt;&lt;ref-type name="Journal Article"&gt;17&lt;/ref-type&gt;&lt;contributors&gt;&lt;authors&gt;&lt;author&gt;Aquarius, R.&lt;/author&gt;&lt;author&gt;Smits, D.&lt;/author&gt;&lt;author&gt;Gounis, M. J.&lt;/author&gt;&lt;author&gt;Leenders, W. P. J.&lt;/author&gt;&lt;author&gt;de Vries, J.&lt;/author&gt;&lt;/authors&gt;&lt;/contributors&gt;&lt;titles&gt;&lt;title&gt;Flow diverter implantation in a rat model of sidewall aneurysm: a feasibility study&lt;/title&gt;&lt;secondary-title&gt;J Neurointerv Surg&lt;/secondary-title&gt;&lt;/titles&gt;&lt;pages&gt;88-92&lt;/pages&gt;&lt;volume&gt;10&lt;/volume&gt;&lt;number&gt;1&lt;/number&gt;&lt;dates&gt;&lt;year&gt;2018&lt;/year&gt;&lt;/dates&gt;&lt;isbn&gt;1759-8486 (Electronic)&amp;#xD;1759-8478 (Linking)&lt;/isbn&gt;&lt;urls&gt;&lt;/urls&gt;&lt;/record&gt;&lt;/Cite&gt;&lt;/EndNote&gt;</w:instrText>
      </w:r>
      <w:r w:rsidR="00AD6A17" w:rsidRPr="004F249D">
        <w:rPr>
          <w:lang w:val="en"/>
        </w:rPr>
        <w:fldChar w:fldCharType="separate"/>
      </w:r>
      <w:hyperlink w:anchor="_ENREF_30" w:tooltip="Nevzati, 2017 #1477" w:history="1">
        <w:r w:rsidR="00C31FD3" w:rsidRPr="004F249D">
          <w:rPr>
            <w:noProof/>
            <w:vertAlign w:val="superscript"/>
            <w:lang w:val="en"/>
          </w:rPr>
          <w:t>30</w:t>
        </w:r>
      </w:hyperlink>
      <w:r w:rsidR="00645C34" w:rsidRPr="004F249D">
        <w:rPr>
          <w:noProof/>
          <w:vertAlign w:val="superscript"/>
          <w:lang w:val="en"/>
        </w:rPr>
        <w:t>,</w:t>
      </w:r>
      <w:hyperlink w:anchor="_ENREF_31" w:tooltip="Aquarius, 2018 #1478" w:history="1">
        <w:r w:rsidR="00C31FD3" w:rsidRPr="004F249D">
          <w:rPr>
            <w:noProof/>
            <w:vertAlign w:val="superscript"/>
            <w:lang w:val="en"/>
          </w:rPr>
          <w:t>31</w:t>
        </w:r>
      </w:hyperlink>
      <w:r w:rsidR="00AD6A17" w:rsidRPr="004F249D">
        <w:rPr>
          <w:lang w:val="en"/>
        </w:rPr>
        <w:fldChar w:fldCharType="end"/>
      </w:r>
      <w:r w:rsidR="00881493" w:rsidRPr="004F249D">
        <w:rPr>
          <w:lang w:val="en"/>
        </w:rPr>
        <w:t>. Still, the combined morbidity and mortality rate was 13.4%,</w:t>
      </w:r>
      <w:r w:rsidR="00F902DF" w:rsidRPr="004F249D">
        <w:rPr>
          <w:lang w:val="en"/>
        </w:rPr>
        <w:t xml:space="preserve"> in a study by </w:t>
      </w:r>
      <w:proofErr w:type="spellStart"/>
      <w:r w:rsidR="00F902DF" w:rsidRPr="004F249D">
        <w:rPr>
          <w:lang w:val="en"/>
        </w:rPr>
        <w:t>Nevzati</w:t>
      </w:r>
      <w:proofErr w:type="spellEnd"/>
      <w:r w:rsidR="00F902DF" w:rsidRPr="004F249D">
        <w:rPr>
          <w:lang w:val="en"/>
        </w:rPr>
        <w:t xml:space="preserve"> </w:t>
      </w:r>
      <w:r w:rsidR="003B5040" w:rsidRPr="004F249D">
        <w:rPr>
          <w:lang w:val="en"/>
        </w:rPr>
        <w:t>et al</w:t>
      </w:r>
      <w:r w:rsidR="00D4151F" w:rsidRPr="004F249D">
        <w:rPr>
          <w:lang w:val="en"/>
        </w:rPr>
        <w:t>. after implantation of magnesium stents into the rat aorta</w:t>
      </w:r>
      <w:hyperlink w:anchor="_ENREF_30" w:tooltip="Nevzati, 2017 #1477" w:history="1">
        <w:r w:rsidR="00C31FD3" w:rsidRPr="004F249D">
          <w:rPr>
            <w:lang w:val="en"/>
          </w:rPr>
          <w:fldChar w:fldCharType="begin"/>
        </w:r>
        <w:r w:rsidR="00C31FD3" w:rsidRPr="004F249D">
          <w:rPr>
            <w:lang w:val="en"/>
          </w:rPr>
          <w:instrText xml:space="preserve"> ADDIN EN.CITE &lt;EndNote&gt;&lt;Cite&gt;&lt;Author&gt;Nevzati&lt;/Author&gt;&lt;Year&gt;2017&lt;/Year&gt;&lt;RecNum&gt;1477&lt;/RecNum&gt;&lt;DisplayText&gt;&lt;style face="superscript"&gt;30&lt;/style&gt;&lt;/DisplayText&gt;&lt;record&gt;&lt;rec-number&gt;1477&lt;/rec-number&gt;&lt;foreign-keys&gt;&lt;key app="EN" db-id="x2ezx9sz4zade9epzae5weez2005v9vpw29x"&gt;1477&lt;/key&gt;&lt;/foreign-keys&gt;&lt;ref-type name="Journal Article"&gt;17&lt;/ref-type&gt;&lt;contributors&gt;&lt;authors&gt;&lt;author&gt;Nevzati, E.&lt;/author&gt;&lt;author&gt;Rey, J.&lt;/author&gt;&lt;author&gt;Coluccia, D.&lt;/author&gt;&lt;author&gt;D&amp;apos;Alonzo, D.&lt;/author&gt;&lt;author&gt;Gruter, B.&lt;/author&gt;&lt;author&gt;Remonda, L.&lt;/author&gt;&lt;author&gt;Fandino, J.&lt;/author&gt;&lt;author&gt;Marbacher, S.&lt;/author&gt;&lt;/authors&gt;&lt;/contributors&gt;&lt;titles&gt;&lt;title&gt;Biodegradable Magnesium Stent Treatment of Saccular Aneurysms in a Rat Model - Introduction of the Surgical Technique&lt;/title&gt;&lt;secondary-title&gt;J Vis Exp&lt;/secondary-title&gt;&lt;/titles&gt;&lt;pages&gt;56359&lt;/pages&gt;&lt;volume&gt;1&lt;/volume&gt;&lt;number&gt;128&lt;/number&gt;&lt;dates&gt;&lt;year&gt;2017&lt;/year&gt;&lt;/dates&gt;&lt;isbn&gt;1940-087X (Electronic)&amp;#xD;1940-087X (Linking)&lt;/isbn&gt;&lt;work-type&gt;Video-Audio Media&lt;/work-type&gt;&lt;urls&gt;&lt;/urls&gt;&lt;/record&gt;&lt;/Cite&gt;&lt;/EndNote&gt;</w:instrText>
        </w:r>
        <w:r w:rsidR="00C31FD3" w:rsidRPr="004F249D">
          <w:rPr>
            <w:lang w:val="en"/>
          </w:rPr>
          <w:fldChar w:fldCharType="separate"/>
        </w:r>
        <w:r w:rsidR="00C31FD3" w:rsidRPr="004F249D">
          <w:rPr>
            <w:noProof/>
            <w:vertAlign w:val="superscript"/>
            <w:lang w:val="en"/>
          </w:rPr>
          <w:t>30</w:t>
        </w:r>
        <w:r w:rsidR="00C31FD3" w:rsidRPr="004F249D">
          <w:rPr>
            <w:lang w:val="en"/>
          </w:rPr>
          <w:fldChar w:fldCharType="end"/>
        </w:r>
      </w:hyperlink>
      <w:r w:rsidR="00F902DF" w:rsidRPr="004F249D">
        <w:rPr>
          <w:lang w:val="en"/>
        </w:rPr>
        <w:t>. While neither vessel closure failure nor internal hemorrhage were reported</w:t>
      </w:r>
      <w:r w:rsidR="00D4151F" w:rsidRPr="004F249D">
        <w:rPr>
          <w:lang w:val="en"/>
        </w:rPr>
        <w:t xml:space="preserve"> in their series</w:t>
      </w:r>
      <w:r w:rsidR="00F902DF" w:rsidRPr="004F249D">
        <w:rPr>
          <w:lang w:val="en"/>
        </w:rPr>
        <w:t>,</w:t>
      </w:r>
      <w:r w:rsidR="00881493" w:rsidRPr="004F249D">
        <w:rPr>
          <w:lang w:val="en"/>
        </w:rPr>
        <w:t xml:space="preserve"> stent thrombosis</w:t>
      </w:r>
      <w:r w:rsidR="00F902DF" w:rsidRPr="004F249D">
        <w:rPr>
          <w:lang w:val="en"/>
        </w:rPr>
        <w:t xml:space="preserve"> was evident in 10.5% of rats</w:t>
      </w:r>
      <w:hyperlink w:anchor="_ENREF_30" w:tooltip="Nevzati, 2017 #1477" w:history="1">
        <w:r w:rsidR="00C31FD3" w:rsidRPr="004F249D">
          <w:rPr>
            <w:lang w:val="en"/>
          </w:rPr>
          <w:fldChar w:fldCharType="begin"/>
        </w:r>
        <w:r w:rsidR="00C31FD3" w:rsidRPr="004F249D">
          <w:rPr>
            <w:lang w:val="en"/>
          </w:rPr>
          <w:instrText xml:space="preserve"> ADDIN EN.CITE &lt;EndNote&gt;&lt;Cite&gt;&lt;Author&gt;Nevzati&lt;/Author&gt;&lt;Year&gt;2017&lt;/Year&gt;&lt;RecNum&gt;1477&lt;/RecNum&gt;&lt;DisplayText&gt;&lt;style face="superscript"&gt;30&lt;/style&gt;&lt;/DisplayText&gt;&lt;record&gt;&lt;rec-number&gt;1477&lt;/rec-number&gt;&lt;foreign-keys&gt;&lt;key app="EN" db-id="x2ezx9sz4zade9epzae5weez2005v9vpw29x"&gt;1477&lt;/key&gt;&lt;/foreign-keys&gt;&lt;ref-type name="Journal Article"&gt;17&lt;/ref-type&gt;&lt;contributors&gt;&lt;authors&gt;&lt;author&gt;Nevzati, E.&lt;/author&gt;&lt;author&gt;Rey, J.&lt;/author&gt;&lt;author&gt;Coluccia, D.&lt;/author&gt;&lt;author&gt;D&amp;apos;Alonzo, D.&lt;/author&gt;&lt;author&gt;Gruter, B.&lt;/author&gt;&lt;author&gt;Remonda, L.&lt;/author&gt;&lt;author&gt;Fandino, J.&lt;/author&gt;&lt;author&gt;Marbacher, S.&lt;/author&gt;&lt;/authors&gt;&lt;/contributors&gt;&lt;titles&gt;&lt;title&gt;Biodegradable Magnesium Stent Treatment of Saccular Aneurysms in a Rat Model - Introduction of the Surgical Technique&lt;/title&gt;&lt;secondary-title&gt;J Vis Exp&lt;/secondary-title&gt;&lt;/titles&gt;&lt;pages&gt;56359&lt;/pages&gt;&lt;volume&gt;1&lt;/volume&gt;&lt;number&gt;128&lt;/number&gt;&lt;dates&gt;&lt;year&gt;2017&lt;/year&gt;&lt;/dates&gt;&lt;isbn&gt;1940-087X (Electronic)&amp;#xD;1940-087X (Linking)&lt;/isbn&gt;&lt;work-type&gt;Video-Audio Media&lt;/work-type&gt;&lt;urls&gt;&lt;/urls&gt;&lt;/record&gt;&lt;/Cite&gt;&lt;/EndNote&gt;</w:instrText>
        </w:r>
        <w:r w:rsidR="00C31FD3" w:rsidRPr="004F249D">
          <w:rPr>
            <w:lang w:val="en"/>
          </w:rPr>
          <w:fldChar w:fldCharType="separate"/>
        </w:r>
        <w:r w:rsidR="00C31FD3" w:rsidRPr="004F249D">
          <w:rPr>
            <w:noProof/>
            <w:vertAlign w:val="superscript"/>
            <w:lang w:val="en"/>
          </w:rPr>
          <w:t>30</w:t>
        </w:r>
        <w:r w:rsidR="00C31FD3" w:rsidRPr="004F249D">
          <w:rPr>
            <w:lang w:val="en"/>
          </w:rPr>
          <w:fldChar w:fldCharType="end"/>
        </w:r>
      </w:hyperlink>
      <w:r w:rsidR="00881493" w:rsidRPr="004F249D">
        <w:rPr>
          <w:lang w:val="en"/>
        </w:rPr>
        <w:t xml:space="preserve">. </w:t>
      </w:r>
      <w:r w:rsidR="00F902DF" w:rsidRPr="004F249D">
        <w:rPr>
          <w:lang w:val="en"/>
        </w:rPr>
        <w:t xml:space="preserve">On the other hand, Aquarius </w:t>
      </w:r>
      <w:r w:rsidR="003B5040" w:rsidRPr="004F249D">
        <w:rPr>
          <w:lang w:val="en"/>
        </w:rPr>
        <w:t>et al</w:t>
      </w:r>
      <w:r w:rsidR="00F902DF" w:rsidRPr="004F249D">
        <w:rPr>
          <w:lang w:val="en"/>
        </w:rPr>
        <w:t>. did not report any stent thrombosis after treating sidewall aneurysms with flow diverters</w:t>
      </w:r>
      <w:r w:rsidR="00D4151F" w:rsidRPr="004F249D">
        <w:rPr>
          <w:lang w:val="en"/>
        </w:rPr>
        <w:t>, however, this study used thinner stent strut devices, and dual antiplatelet therapy was administered to the rats</w:t>
      </w:r>
      <w:hyperlink w:anchor="_ENREF_31" w:tooltip="Aquarius, 2018 #1478" w:history="1">
        <w:r w:rsidR="00C31FD3" w:rsidRPr="004F249D">
          <w:rPr>
            <w:lang w:val="en"/>
          </w:rPr>
          <w:fldChar w:fldCharType="begin"/>
        </w:r>
        <w:r w:rsidR="00C31FD3" w:rsidRPr="004F249D">
          <w:rPr>
            <w:lang w:val="en"/>
          </w:rPr>
          <w:instrText xml:space="preserve"> ADDIN EN.CITE &lt;EndNote&gt;&lt;Cite&gt;&lt;Author&gt;Aquarius&lt;/Author&gt;&lt;Year&gt;2018&lt;/Year&gt;&lt;RecNum&gt;1478&lt;/RecNum&gt;&lt;DisplayText&gt;&lt;style face="superscript"&gt;31&lt;/style&gt;&lt;/DisplayText&gt;&lt;record&gt;&lt;rec-number&gt;1478&lt;/rec-number&gt;&lt;foreign-keys&gt;&lt;key app="EN" db-id="x2ezx9sz4zade9epzae5weez2005v9vpw29x"&gt;1478&lt;/key&gt;&lt;/foreign-keys&gt;&lt;ref-type name="Journal Article"&gt;17&lt;/ref-type&gt;&lt;contributors&gt;&lt;authors&gt;&lt;author&gt;Aquarius, R.&lt;/author&gt;&lt;author&gt;Smits, D.&lt;/author&gt;&lt;author&gt;Gounis, M. J.&lt;/author&gt;&lt;author&gt;Leenders, W. P. J.&lt;/author&gt;&lt;author&gt;de Vries, J.&lt;/author&gt;&lt;/authors&gt;&lt;/contributors&gt;&lt;titles&gt;&lt;title&gt;Flow diverter implantation in a rat model of sidewall aneurysm: a feasibility study&lt;/title&gt;&lt;secondary-title&gt;J Neurointerv Surg&lt;/secondary-title&gt;&lt;/titles&gt;&lt;pages&gt;88-92&lt;/pages&gt;&lt;volume&gt;10&lt;/volume&gt;&lt;number&gt;1&lt;/number&gt;&lt;dates&gt;&lt;year&gt;2018&lt;/year&gt;&lt;/dates&gt;&lt;isbn&gt;1759-8486 (Electronic)&amp;#xD;1759-8478 (Linking)&lt;/isbn&gt;&lt;urls&gt;&lt;/urls&gt;&lt;/record&gt;&lt;/Cite&gt;&lt;Cite&gt;&lt;Author&gt;Aquarius&lt;/Author&gt;&lt;Year&gt;2018&lt;/Year&gt;&lt;RecNum&gt;1478&lt;/RecNum&gt;&lt;record&gt;&lt;rec-number&gt;1478&lt;/rec-number&gt;&lt;foreign-keys&gt;&lt;key app="EN" db-id="x2ezx9sz4zade9epzae5weez2005v9vpw29x"&gt;1478&lt;/key&gt;&lt;/foreign-keys&gt;&lt;ref-type name="Journal Article"&gt;17&lt;/ref-type&gt;&lt;contributors&gt;&lt;authors&gt;&lt;author&gt;Aquarius, R.&lt;/author&gt;&lt;author&gt;Smits, D.&lt;/author&gt;&lt;author&gt;Gounis, M. J.&lt;/author&gt;&lt;author&gt;Leenders, W. P. J.&lt;/author&gt;&lt;author&gt;de Vries, J.&lt;/author&gt;&lt;/authors&gt;&lt;/contributors&gt;&lt;titles&gt;&lt;title&gt;Flow diverter implantation in a rat model of sidewall aneurysm: a feasibility study&lt;/title&gt;&lt;secondary-title&gt;J Neurointerv Surg&lt;/secondary-title&gt;&lt;/titles&gt;&lt;pages&gt;88-92&lt;/pages&gt;&lt;volume&gt;10&lt;/volume&gt;&lt;number&gt;1&lt;/number&gt;&lt;dates&gt;&lt;year&gt;2018&lt;/year&gt;&lt;/dates&gt;&lt;isbn&gt;1759-8486 (Electronic)&amp;#xD;1759-8478 (Linking)&lt;/isbn&gt;&lt;urls&gt;&lt;/urls&gt;&lt;/record&gt;&lt;/Cite&gt;&lt;/EndNote&gt;</w:instrText>
        </w:r>
        <w:r w:rsidR="00C31FD3" w:rsidRPr="004F249D">
          <w:rPr>
            <w:lang w:val="en"/>
          </w:rPr>
          <w:fldChar w:fldCharType="separate"/>
        </w:r>
        <w:r w:rsidR="00C31FD3" w:rsidRPr="004F249D">
          <w:rPr>
            <w:noProof/>
            <w:vertAlign w:val="superscript"/>
            <w:lang w:val="en"/>
          </w:rPr>
          <w:t>31</w:t>
        </w:r>
        <w:r w:rsidR="00C31FD3" w:rsidRPr="004F249D">
          <w:rPr>
            <w:lang w:val="en"/>
          </w:rPr>
          <w:fldChar w:fldCharType="end"/>
        </w:r>
      </w:hyperlink>
      <w:r w:rsidR="00D4151F" w:rsidRPr="004F249D">
        <w:rPr>
          <w:lang w:val="en"/>
        </w:rPr>
        <w:t xml:space="preserve">. We tried to strike a balance between the risk of stent thrombosis and bleeding risk and administered clopidogrel and heparin in our study. While this might have reduced the risk of stent thrombosis, which occurred in 4.76% of rats, it also might have been the reason for the comparatively higher risk of bleeding (9.52% of rats), either because of internal hemorrhage or vessel closure failure. </w:t>
      </w:r>
    </w:p>
    <w:p w14:paraId="6065D347" w14:textId="16437D98" w:rsidR="006C4DE7" w:rsidRPr="004F249D" w:rsidRDefault="006C4DE7" w:rsidP="004F249D">
      <w:pPr>
        <w:widowControl/>
        <w:rPr>
          <w:color w:val="auto"/>
        </w:rPr>
      </w:pPr>
    </w:p>
    <w:p w14:paraId="69F03116" w14:textId="759ADDCB" w:rsidR="006C4DE7" w:rsidRPr="00D92137" w:rsidRDefault="00146552" w:rsidP="004F249D">
      <w:pPr>
        <w:widowControl/>
        <w:rPr>
          <w:lang w:val="en"/>
        </w:rPr>
      </w:pPr>
      <w:r w:rsidRPr="004F249D">
        <w:rPr>
          <w:lang w:val="en"/>
        </w:rPr>
        <w:t xml:space="preserve">Here, we demonstrated the implantation of a drug-eluting stent into the rat abdominal aorta, but likewise this method can be used for the evaluation of other, similarly sized stent devices, for example bare metal stents or bioresorbable vascular scaffolds. </w:t>
      </w:r>
    </w:p>
    <w:p w14:paraId="77AFF111" w14:textId="77777777" w:rsidR="006C4DE7" w:rsidRPr="004F249D" w:rsidRDefault="006C4DE7" w:rsidP="004F249D">
      <w:pPr>
        <w:widowControl/>
        <w:rPr>
          <w:color w:val="auto"/>
        </w:rPr>
      </w:pPr>
    </w:p>
    <w:p w14:paraId="6B7943AD" w14:textId="4B3DDEBB" w:rsidR="007B2916" w:rsidRPr="004F249D" w:rsidRDefault="00806712" w:rsidP="004F249D">
      <w:pPr>
        <w:widowControl/>
        <w:rPr>
          <w:color w:val="auto"/>
        </w:rPr>
      </w:pPr>
      <w:r w:rsidRPr="004F249D">
        <w:rPr>
          <w:lang w:val="en"/>
        </w:rPr>
        <w:t>In summary, a</w:t>
      </w:r>
      <w:r w:rsidR="007B2916" w:rsidRPr="004F249D">
        <w:rPr>
          <w:lang w:val="en"/>
        </w:rPr>
        <w:t>bdominal aorta stenting of apolipoprotein</w:t>
      </w:r>
      <w:r w:rsidR="003B2EA6" w:rsidRPr="004F249D">
        <w:rPr>
          <w:lang w:val="en"/>
        </w:rPr>
        <w:t xml:space="preserve"> </w:t>
      </w:r>
      <w:r w:rsidR="007B2916" w:rsidRPr="004F249D">
        <w:rPr>
          <w:lang w:val="en"/>
        </w:rPr>
        <w:t xml:space="preserve">E-deficient rats is a reliable and reproducible model to investigate ISR after stent implantation. The model can be extended </w:t>
      </w:r>
      <w:r w:rsidR="0051262E" w:rsidRPr="004F249D">
        <w:rPr>
          <w:lang w:val="en"/>
        </w:rPr>
        <w:t>to</w:t>
      </w:r>
      <w:r w:rsidR="007B2916" w:rsidRPr="004F249D">
        <w:rPr>
          <w:lang w:val="en"/>
        </w:rPr>
        <w:t xml:space="preserve"> the use of older rats, which are more likely to develop atherosclerotic lesions spontaneously, and by testing other devices used for human coronary intervention. </w:t>
      </w:r>
    </w:p>
    <w:p w14:paraId="2C850787" w14:textId="77777777" w:rsidR="00386435" w:rsidRPr="004F249D" w:rsidRDefault="00386435" w:rsidP="004F249D">
      <w:pPr>
        <w:widowControl/>
        <w:rPr>
          <w:color w:val="auto"/>
        </w:rPr>
      </w:pPr>
    </w:p>
    <w:p w14:paraId="22A65426" w14:textId="39BC8F97" w:rsidR="00AA03DF" w:rsidRPr="004F249D" w:rsidRDefault="00AA03DF" w:rsidP="004F249D">
      <w:pPr>
        <w:pStyle w:val="NormalWeb"/>
        <w:widowControl/>
        <w:spacing w:before="0" w:beforeAutospacing="0" w:after="0" w:afterAutospacing="0"/>
        <w:rPr>
          <w:color w:val="808080"/>
        </w:rPr>
      </w:pPr>
      <w:r w:rsidRPr="004F249D">
        <w:rPr>
          <w:b/>
          <w:bCs/>
        </w:rPr>
        <w:t xml:space="preserve">ACKNOWLEDGMENTS: </w:t>
      </w:r>
    </w:p>
    <w:p w14:paraId="5949165A" w14:textId="7D32BC39" w:rsidR="00AA03DF" w:rsidRPr="00D92137" w:rsidRDefault="007B2916" w:rsidP="004F249D">
      <w:pPr>
        <w:widowControl/>
        <w:rPr>
          <w:color w:val="000000" w:themeColor="text1"/>
        </w:rPr>
      </w:pPr>
      <w:r w:rsidRPr="004F249D">
        <w:rPr>
          <w:color w:val="000000" w:themeColor="text1"/>
        </w:rPr>
        <w:t xml:space="preserve">We would like to thank Mrs. </w:t>
      </w:r>
      <w:r w:rsidR="002C3F28" w:rsidRPr="004F249D">
        <w:rPr>
          <w:color w:val="000000" w:themeColor="text1"/>
        </w:rPr>
        <w:t xml:space="preserve">Angela </w:t>
      </w:r>
      <w:r w:rsidRPr="004F249D">
        <w:rPr>
          <w:color w:val="000000" w:themeColor="text1"/>
        </w:rPr>
        <w:t xml:space="preserve">Freund for her invaluable technical assistance with embedding and slides production. We would also like to thank Mr. </w:t>
      </w:r>
      <w:r w:rsidR="00921815" w:rsidRPr="004F249D">
        <w:rPr>
          <w:color w:val="000000" w:themeColor="text1"/>
        </w:rPr>
        <w:t xml:space="preserve">Tadeusz </w:t>
      </w:r>
      <w:proofErr w:type="spellStart"/>
      <w:r w:rsidRPr="004F249D">
        <w:rPr>
          <w:color w:val="000000" w:themeColor="text1"/>
        </w:rPr>
        <w:t>Stopinski</w:t>
      </w:r>
      <w:proofErr w:type="spellEnd"/>
      <w:r w:rsidRPr="004F249D">
        <w:rPr>
          <w:color w:val="000000" w:themeColor="text1"/>
        </w:rPr>
        <w:t xml:space="preserve"> at the </w:t>
      </w:r>
      <w:r w:rsidRPr="004F249D">
        <w:rPr>
          <w:bCs/>
          <w:color w:val="auto"/>
        </w:rPr>
        <w:t xml:space="preserve">Institute for Laboratory Animal Science &amp; Experimental Surgery for his insightful help with </w:t>
      </w:r>
      <w:r w:rsidR="009D21C1" w:rsidRPr="004F249D">
        <w:rPr>
          <w:bCs/>
          <w:color w:val="auto"/>
        </w:rPr>
        <w:t>the veterinary work.</w:t>
      </w:r>
    </w:p>
    <w:p w14:paraId="79D73ACF" w14:textId="77777777" w:rsidR="00386435" w:rsidRPr="004F249D" w:rsidRDefault="00386435" w:rsidP="004F249D">
      <w:pPr>
        <w:widowControl/>
        <w:rPr>
          <w:b/>
          <w:bCs/>
        </w:rPr>
      </w:pPr>
    </w:p>
    <w:p w14:paraId="63EB5F8C" w14:textId="3EB12CDA" w:rsidR="00AA03DF" w:rsidRPr="004F249D" w:rsidRDefault="00AA03DF" w:rsidP="004F249D">
      <w:pPr>
        <w:pStyle w:val="NormalWeb"/>
        <w:widowControl/>
        <w:spacing w:before="0" w:beforeAutospacing="0" w:after="0" w:afterAutospacing="0"/>
        <w:rPr>
          <w:color w:val="808080"/>
        </w:rPr>
      </w:pPr>
      <w:r w:rsidRPr="004F249D">
        <w:rPr>
          <w:b/>
        </w:rPr>
        <w:t>DISCLOSURES</w:t>
      </w:r>
      <w:r w:rsidRPr="004F249D">
        <w:rPr>
          <w:b/>
          <w:bCs/>
        </w:rPr>
        <w:t xml:space="preserve">: </w:t>
      </w:r>
    </w:p>
    <w:p w14:paraId="57BD6A6E" w14:textId="77777777" w:rsidR="007A4DD6" w:rsidRPr="004F249D" w:rsidRDefault="009D21C1" w:rsidP="004F249D">
      <w:pPr>
        <w:widowControl/>
        <w:rPr>
          <w:color w:val="000000" w:themeColor="text1"/>
        </w:rPr>
      </w:pPr>
      <w:r w:rsidRPr="004F249D">
        <w:rPr>
          <w:color w:val="000000" w:themeColor="text1"/>
        </w:rPr>
        <w:t xml:space="preserve">The authors have nothing to disclose. </w:t>
      </w:r>
    </w:p>
    <w:p w14:paraId="31441958" w14:textId="77777777" w:rsidR="00386435" w:rsidRPr="004F249D" w:rsidRDefault="00386435" w:rsidP="004F249D">
      <w:pPr>
        <w:widowControl/>
        <w:rPr>
          <w:color w:val="auto"/>
        </w:rPr>
      </w:pPr>
    </w:p>
    <w:p w14:paraId="5E731CC9" w14:textId="7A9313B7" w:rsidR="00E365A1" w:rsidRPr="00D92137" w:rsidRDefault="009726EE" w:rsidP="004F249D">
      <w:pPr>
        <w:widowControl/>
        <w:rPr>
          <w:b/>
          <w:color w:val="000000" w:themeColor="text1"/>
        </w:rPr>
      </w:pPr>
      <w:r w:rsidRPr="004F249D">
        <w:rPr>
          <w:b/>
          <w:bCs/>
        </w:rPr>
        <w:t>REFERENCES</w:t>
      </w:r>
      <w:r w:rsidR="00D04760" w:rsidRPr="004F249D">
        <w:rPr>
          <w:b/>
          <w:bCs/>
        </w:rPr>
        <w:t>:</w:t>
      </w:r>
      <w:r w:rsidRPr="004F249D">
        <w:t xml:space="preserve"> </w:t>
      </w:r>
    </w:p>
    <w:p w14:paraId="17BC9D5A" w14:textId="14821A33" w:rsidR="00C31FD3" w:rsidRPr="004F249D" w:rsidRDefault="00E365A1" w:rsidP="004F249D">
      <w:pPr>
        <w:widowControl/>
        <w:rPr>
          <w:noProof/>
          <w:color w:val="000000" w:themeColor="text1"/>
        </w:rPr>
      </w:pPr>
      <w:r w:rsidRPr="004F249D">
        <w:rPr>
          <w:color w:val="000000" w:themeColor="text1"/>
        </w:rPr>
        <w:fldChar w:fldCharType="begin"/>
      </w:r>
      <w:r w:rsidRPr="004F249D">
        <w:rPr>
          <w:color w:val="000000" w:themeColor="text1"/>
        </w:rPr>
        <w:instrText xml:space="preserve"> ADDIN EN.REFLIST </w:instrText>
      </w:r>
      <w:r w:rsidRPr="004F249D">
        <w:rPr>
          <w:color w:val="000000" w:themeColor="text1"/>
        </w:rPr>
        <w:fldChar w:fldCharType="separate"/>
      </w:r>
      <w:bookmarkStart w:id="1" w:name="_ENREF_1"/>
      <w:r w:rsidR="00C31FD3" w:rsidRPr="004F249D">
        <w:rPr>
          <w:noProof/>
          <w:color w:val="000000" w:themeColor="text1"/>
        </w:rPr>
        <w:t>1</w:t>
      </w:r>
      <w:r w:rsidR="00C31FD3" w:rsidRPr="004F249D">
        <w:rPr>
          <w:noProof/>
          <w:color w:val="000000" w:themeColor="text1"/>
        </w:rPr>
        <w:tab/>
        <w:t>Patel, M. R.</w:t>
      </w:r>
      <w:r w:rsidR="00C31FD3" w:rsidRPr="004F249D">
        <w:rPr>
          <w:i/>
          <w:noProof/>
          <w:color w:val="000000" w:themeColor="text1"/>
        </w:rPr>
        <w:t xml:space="preserve"> </w:t>
      </w:r>
      <w:r w:rsidR="003B5040" w:rsidRPr="004F249D">
        <w:rPr>
          <w:noProof/>
          <w:color w:val="000000" w:themeColor="text1"/>
        </w:rPr>
        <w:t>et al</w:t>
      </w:r>
      <w:r w:rsidR="00C31FD3" w:rsidRPr="004F249D">
        <w:rPr>
          <w:i/>
          <w:noProof/>
          <w:color w:val="000000" w:themeColor="text1"/>
        </w:rPr>
        <w:t>.</w:t>
      </w:r>
      <w:r w:rsidR="00C31FD3" w:rsidRPr="004F249D">
        <w:rPr>
          <w:noProof/>
          <w:color w:val="000000" w:themeColor="text1"/>
        </w:rPr>
        <w:t xml:space="preserve"> ACC/AATS/AHA/ASE/ASNC/SCAI/SCCT/STS 2017 Appropriate Use Criteria for Coronary Revascularization in Patients With Stable Ischemic Heart Disease: A Report of the American College of Cardiology Appropriate Use Criteria Task Force, American Association for Thoracic Surgery, American Heart Association, American Society of Echocardiography, American Society of Nuclear Cardiology, Society for Cardiovascular Angiography and </w:t>
      </w:r>
      <w:r w:rsidR="00C31FD3" w:rsidRPr="004F249D">
        <w:rPr>
          <w:noProof/>
          <w:color w:val="000000" w:themeColor="text1"/>
        </w:rPr>
        <w:lastRenderedPageBreak/>
        <w:t xml:space="preserve">Interventions, Society of Cardiovascular Computed Tomography, and Society of Thoracic Surgeons. </w:t>
      </w:r>
      <w:r w:rsidR="0051262E" w:rsidRPr="004F249D">
        <w:rPr>
          <w:i/>
          <w:noProof/>
          <w:color w:val="000000" w:themeColor="text1"/>
        </w:rPr>
        <w:t xml:space="preserve">Journal of the American College of Cardiology. </w:t>
      </w:r>
      <w:r w:rsidR="00C31FD3" w:rsidRPr="004F249D">
        <w:rPr>
          <w:b/>
          <w:noProof/>
          <w:color w:val="000000" w:themeColor="text1"/>
        </w:rPr>
        <w:t>69</w:t>
      </w:r>
      <w:r w:rsidR="00C31FD3" w:rsidRPr="004F249D">
        <w:rPr>
          <w:noProof/>
          <w:color w:val="000000" w:themeColor="text1"/>
        </w:rPr>
        <w:t xml:space="preserve"> (17), 2212-2241, (2017).</w:t>
      </w:r>
      <w:bookmarkEnd w:id="1"/>
    </w:p>
    <w:p w14:paraId="5D6396E5" w14:textId="6ABF3961" w:rsidR="00C31FD3" w:rsidRPr="004F249D" w:rsidRDefault="00C31FD3" w:rsidP="004F249D">
      <w:pPr>
        <w:widowControl/>
        <w:rPr>
          <w:noProof/>
          <w:color w:val="000000" w:themeColor="text1"/>
        </w:rPr>
      </w:pPr>
      <w:bookmarkStart w:id="2" w:name="_ENREF_2"/>
      <w:r w:rsidRPr="004F249D">
        <w:rPr>
          <w:noProof/>
          <w:color w:val="000000" w:themeColor="text1"/>
        </w:rPr>
        <w:t>2</w:t>
      </w:r>
      <w:r w:rsidRPr="004F249D">
        <w:rPr>
          <w:noProof/>
          <w:color w:val="000000" w:themeColor="text1"/>
        </w:rPr>
        <w:tab/>
        <w:t>Virmani, R.</w:t>
      </w:r>
      <w:r w:rsidR="00D92137">
        <w:rPr>
          <w:noProof/>
          <w:color w:val="000000" w:themeColor="text1"/>
        </w:rPr>
        <w:t>,</w:t>
      </w:r>
      <w:r w:rsidRPr="004F249D">
        <w:rPr>
          <w:noProof/>
          <w:color w:val="000000" w:themeColor="text1"/>
        </w:rPr>
        <w:t xml:space="preserve"> Farb, A. Pathology of in-stent restenosis. </w:t>
      </w:r>
      <w:r w:rsidR="0051262E" w:rsidRPr="004F249D">
        <w:rPr>
          <w:i/>
          <w:noProof/>
          <w:color w:val="000000" w:themeColor="text1"/>
        </w:rPr>
        <w:t>Current Opinion in Lipidology</w:t>
      </w:r>
      <w:r w:rsidRPr="004F249D">
        <w:rPr>
          <w:i/>
          <w:noProof/>
          <w:color w:val="000000" w:themeColor="text1"/>
        </w:rPr>
        <w:t>.</w:t>
      </w:r>
      <w:r w:rsidRPr="004F249D">
        <w:rPr>
          <w:noProof/>
          <w:color w:val="000000" w:themeColor="text1"/>
        </w:rPr>
        <w:t xml:space="preserve"> </w:t>
      </w:r>
      <w:r w:rsidRPr="004F249D">
        <w:rPr>
          <w:b/>
          <w:noProof/>
          <w:color w:val="000000" w:themeColor="text1"/>
        </w:rPr>
        <w:t>10</w:t>
      </w:r>
      <w:r w:rsidRPr="004F249D">
        <w:rPr>
          <w:noProof/>
          <w:color w:val="000000" w:themeColor="text1"/>
        </w:rPr>
        <w:t xml:space="preserve"> (6), 499-506, (1999).</w:t>
      </w:r>
      <w:bookmarkEnd w:id="2"/>
    </w:p>
    <w:p w14:paraId="463329C2" w14:textId="71C9F475" w:rsidR="00C31FD3" w:rsidRPr="004F249D" w:rsidRDefault="00C31FD3" w:rsidP="004F249D">
      <w:pPr>
        <w:widowControl/>
        <w:rPr>
          <w:noProof/>
          <w:color w:val="000000" w:themeColor="text1"/>
        </w:rPr>
      </w:pPr>
      <w:bookmarkStart w:id="3" w:name="_ENREF_3"/>
      <w:r w:rsidRPr="004F249D">
        <w:rPr>
          <w:noProof/>
          <w:color w:val="000000" w:themeColor="text1"/>
        </w:rPr>
        <w:t>3</w:t>
      </w:r>
      <w:r w:rsidRPr="004F249D">
        <w:rPr>
          <w:noProof/>
          <w:color w:val="000000" w:themeColor="text1"/>
        </w:rPr>
        <w:tab/>
        <w:t>Buccheri, D., Piraino, D., Andolina, G.</w:t>
      </w:r>
      <w:r w:rsidR="00D92137">
        <w:rPr>
          <w:noProof/>
          <w:color w:val="000000" w:themeColor="text1"/>
        </w:rPr>
        <w:t>,</w:t>
      </w:r>
      <w:r w:rsidRPr="004F249D">
        <w:rPr>
          <w:noProof/>
          <w:color w:val="000000" w:themeColor="text1"/>
        </w:rPr>
        <w:t xml:space="preserve"> Cortese, B. Understanding and managing in-stent restenosis: a review of clinical data, from pathogenesis to treatment.</w:t>
      </w:r>
      <w:r w:rsidR="00C23089" w:rsidRPr="004F249D">
        <w:rPr>
          <w:i/>
          <w:noProof/>
          <w:color w:val="000000" w:themeColor="text1"/>
        </w:rPr>
        <w:t xml:space="preserve"> Journal of Thoracic Disease</w:t>
      </w:r>
      <w:r w:rsidRPr="004F249D">
        <w:rPr>
          <w:i/>
          <w:noProof/>
          <w:color w:val="000000" w:themeColor="text1"/>
        </w:rPr>
        <w:t>.</w:t>
      </w:r>
      <w:r w:rsidRPr="004F249D">
        <w:rPr>
          <w:noProof/>
          <w:color w:val="000000" w:themeColor="text1"/>
        </w:rPr>
        <w:t xml:space="preserve"> </w:t>
      </w:r>
      <w:r w:rsidRPr="004F249D">
        <w:rPr>
          <w:b/>
          <w:noProof/>
          <w:color w:val="000000" w:themeColor="text1"/>
        </w:rPr>
        <w:t>8</w:t>
      </w:r>
      <w:r w:rsidRPr="004F249D">
        <w:rPr>
          <w:noProof/>
          <w:color w:val="000000" w:themeColor="text1"/>
        </w:rPr>
        <w:t xml:space="preserve"> (10), E1150-E1162, (2016).</w:t>
      </w:r>
      <w:bookmarkEnd w:id="3"/>
    </w:p>
    <w:p w14:paraId="08B6F968" w14:textId="18294405" w:rsidR="00C31FD3" w:rsidRPr="004F249D" w:rsidRDefault="00C31FD3" w:rsidP="004F249D">
      <w:pPr>
        <w:widowControl/>
        <w:rPr>
          <w:noProof/>
          <w:color w:val="000000" w:themeColor="text1"/>
        </w:rPr>
      </w:pPr>
      <w:bookmarkStart w:id="4" w:name="_ENREF_4"/>
      <w:r w:rsidRPr="004F249D">
        <w:rPr>
          <w:noProof/>
          <w:color w:val="000000" w:themeColor="text1"/>
        </w:rPr>
        <w:t>4</w:t>
      </w:r>
      <w:r w:rsidRPr="004F249D">
        <w:rPr>
          <w:noProof/>
          <w:color w:val="000000" w:themeColor="text1"/>
        </w:rPr>
        <w:tab/>
        <w:t xml:space="preserve">Perkins, L. E. Preclinical models of restenosis and their application in the evaluation of drug-eluting stent systems. </w:t>
      </w:r>
      <w:r w:rsidR="00C23089" w:rsidRPr="004F249D">
        <w:rPr>
          <w:i/>
          <w:noProof/>
          <w:color w:val="000000" w:themeColor="text1"/>
        </w:rPr>
        <w:t>Veterinary Pathology</w:t>
      </w:r>
      <w:r w:rsidRPr="004F249D">
        <w:rPr>
          <w:i/>
          <w:noProof/>
          <w:color w:val="000000" w:themeColor="text1"/>
        </w:rPr>
        <w:t>.</w:t>
      </w:r>
      <w:r w:rsidRPr="004F249D">
        <w:rPr>
          <w:noProof/>
          <w:color w:val="000000" w:themeColor="text1"/>
        </w:rPr>
        <w:t xml:space="preserve"> </w:t>
      </w:r>
      <w:r w:rsidRPr="004F249D">
        <w:rPr>
          <w:b/>
          <w:noProof/>
          <w:color w:val="000000" w:themeColor="text1"/>
        </w:rPr>
        <w:t>47</w:t>
      </w:r>
      <w:r w:rsidRPr="004F249D">
        <w:rPr>
          <w:noProof/>
          <w:color w:val="000000" w:themeColor="text1"/>
        </w:rPr>
        <w:t xml:space="preserve"> (1), 58-76, (2010).</w:t>
      </w:r>
      <w:bookmarkEnd w:id="4"/>
    </w:p>
    <w:p w14:paraId="5A4D4BAF" w14:textId="03C53AF2" w:rsidR="00C31FD3" w:rsidRPr="004F249D" w:rsidRDefault="00C31FD3" w:rsidP="004F249D">
      <w:pPr>
        <w:widowControl/>
        <w:rPr>
          <w:noProof/>
          <w:color w:val="000000" w:themeColor="text1"/>
        </w:rPr>
      </w:pPr>
      <w:bookmarkStart w:id="5" w:name="_ENREF_5"/>
      <w:r w:rsidRPr="004F249D">
        <w:rPr>
          <w:noProof/>
          <w:color w:val="000000" w:themeColor="text1"/>
        </w:rPr>
        <w:t>5</w:t>
      </w:r>
      <w:r w:rsidRPr="004F249D">
        <w:rPr>
          <w:noProof/>
          <w:color w:val="000000" w:themeColor="text1"/>
        </w:rPr>
        <w:tab/>
        <w:t>Kim, W. H.</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Histopathologic analysis of in-stent neointimal regression in a porcine coronary model. </w:t>
      </w:r>
      <w:r w:rsidR="007900A3" w:rsidRPr="004F249D">
        <w:rPr>
          <w:i/>
          <w:noProof/>
          <w:color w:val="000000" w:themeColor="text1"/>
        </w:rPr>
        <w:t>Coronary Artery Disease</w:t>
      </w:r>
      <w:r w:rsidRPr="004F249D">
        <w:rPr>
          <w:i/>
          <w:noProof/>
          <w:color w:val="000000" w:themeColor="text1"/>
        </w:rPr>
        <w:t>.</w:t>
      </w:r>
      <w:r w:rsidRPr="004F249D">
        <w:rPr>
          <w:noProof/>
          <w:color w:val="000000" w:themeColor="text1"/>
        </w:rPr>
        <w:t xml:space="preserve"> </w:t>
      </w:r>
      <w:r w:rsidRPr="004F249D">
        <w:rPr>
          <w:b/>
          <w:noProof/>
          <w:color w:val="000000" w:themeColor="text1"/>
        </w:rPr>
        <w:t>11</w:t>
      </w:r>
      <w:r w:rsidRPr="004F249D">
        <w:rPr>
          <w:noProof/>
          <w:color w:val="000000" w:themeColor="text1"/>
        </w:rPr>
        <w:t xml:space="preserve"> (3), 273-277, (2000).</w:t>
      </w:r>
      <w:bookmarkEnd w:id="5"/>
    </w:p>
    <w:p w14:paraId="720AB29B" w14:textId="16BDC434" w:rsidR="00C31FD3" w:rsidRPr="004F249D" w:rsidRDefault="00C31FD3" w:rsidP="004F249D">
      <w:pPr>
        <w:widowControl/>
        <w:rPr>
          <w:noProof/>
          <w:color w:val="000000" w:themeColor="text1"/>
        </w:rPr>
      </w:pPr>
      <w:bookmarkStart w:id="6" w:name="_ENREF_6"/>
      <w:r w:rsidRPr="004F249D">
        <w:rPr>
          <w:noProof/>
          <w:color w:val="000000" w:themeColor="text1"/>
        </w:rPr>
        <w:t>6</w:t>
      </w:r>
      <w:r w:rsidRPr="004F249D">
        <w:rPr>
          <w:noProof/>
          <w:color w:val="000000" w:themeColor="text1"/>
        </w:rPr>
        <w:tab/>
        <w:t>Plump, A. S.</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Severe hypercholesterolemia and atherosclerosis in apolipoprotein E-deficient mice created by homologous recombination in ES cells. </w:t>
      </w:r>
      <w:r w:rsidRPr="004F249D">
        <w:rPr>
          <w:i/>
          <w:noProof/>
          <w:color w:val="000000" w:themeColor="text1"/>
        </w:rPr>
        <w:t>Cell.</w:t>
      </w:r>
      <w:r w:rsidRPr="004F249D">
        <w:rPr>
          <w:noProof/>
          <w:color w:val="000000" w:themeColor="text1"/>
        </w:rPr>
        <w:t xml:space="preserve"> </w:t>
      </w:r>
      <w:r w:rsidRPr="004F249D">
        <w:rPr>
          <w:b/>
          <w:noProof/>
          <w:color w:val="000000" w:themeColor="text1"/>
        </w:rPr>
        <w:t>71</w:t>
      </w:r>
      <w:r w:rsidRPr="004F249D">
        <w:rPr>
          <w:noProof/>
          <w:color w:val="000000" w:themeColor="text1"/>
        </w:rPr>
        <w:t xml:space="preserve"> (2), 343-353, (1992).</w:t>
      </w:r>
      <w:bookmarkEnd w:id="6"/>
    </w:p>
    <w:p w14:paraId="1173D848" w14:textId="7A473447" w:rsidR="00C31FD3" w:rsidRPr="004F249D" w:rsidRDefault="00C31FD3" w:rsidP="004F249D">
      <w:pPr>
        <w:widowControl/>
        <w:rPr>
          <w:noProof/>
          <w:color w:val="000000" w:themeColor="text1"/>
        </w:rPr>
      </w:pPr>
      <w:bookmarkStart w:id="7" w:name="_ENREF_7"/>
      <w:r w:rsidRPr="004F249D">
        <w:rPr>
          <w:noProof/>
          <w:color w:val="000000" w:themeColor="text1"/>
        </w:rPr>
        <w:t>7</w:t>
      </w:r>
      <w:r w:rsidRPr="004F249D">
        <w:rPr>
          <w:noProof/>
          <w:color w:val="000000" w:themeColor="text1"/>
        </w:rPr>
        <w:tab/>
        <w:t xml:space="preserve">Breslow, J. L. Transgenic mouse models of lipoprotein metabolism and atherosclerosis. </w:t>
      </w:r>
      <w:r w:rsidR="009E618B" w:rsidRPr="004F249D">
        <w:rPr>
          <w:i/>
          <w:noProof/>
          <w:color w:val="000000" w:themeColor="text1"/>
        </w:rPr>
        <w:t>Proceedings of the National Academy of Sciences of the United States of America</w:t>
      </w:r>
      <w:r w:rsidRPr="004F249D">
        <w:rPr>
          <w:i/>
          <w:noProof/>
          <w:color w:val="000000" w:themeColor="text1"/>
        </w:rPr>
        <w:t>.</w:t>
      </w:r>
      <w:r w:rsidRPr="004F249D">
        <w:rPr>
          <w:noProof/>
          <w:color w:val="000000" w:themeColor="text1"/>
        </w:rPr>
        <w:t xml:space="preserve"> </w:t>
      </w:r>
      <w:r w:rsidRPr="004F249D">
        <w:rPr>
          <w:b/>
          <w:noProof/>
          <w:color w:val="000000" w:themeColor="text1"/>
        </w:rPr>
        <w:t>90</w:t>
      </w:r>
      <w:r w:rsidRPr="004F249D">
        <w:rPr>
          <w:noProof/>
          <w:color w:val="000000" w:themeColor="text1"/>
        </w:rPr>
        <w:t xml:space="preserve"> (18), 8314-8318, (1993).</w:t>
      </w:r>
      <w:bookmarkEnd w:id="7"/>
    </w:p>
    <w:p w14:paraId="50D2B9CC" w14:textId="382257EC" w:rsidR="00C31FD3" w:rsidRPr="004F249D" w:rsidRDefault="00C31FD3" w:rsidP="004F249D">
      <w:pPr>
        <w:widowControl/>
        <w:rPr>
          <w:noProof/>
          <w:color w:val="000000" w:themeColor="text1"/>
        </w:rPr>
      </w:pPr>
      <w:bookmarkStart w:id="8" w:name="_ENREF_8"/>
      <w:r w:rsidRPr="004F249D">
        <w:rPr>
          <w:noProof/>
          <w:color w:val="000000" w:themeColor="text1"/>
        </w:rPr>
        <w:t>8</w:t>
      </w:r>
      <w:r w:rsidRPr="004F249D">
        <w:rPr>
          <w:noProof/>
          <w:color w:val="000000" w:themeColor="text1"/>
        </w:rPr>
        <w:tab/>
        <w:t>Knowles, J. W.</w:t>
      </w:r>
      <w:r w:rsidR="00D92137">
        <w:rPr>
          <w:noProof/>
          <w:color w:val="000000" w:themeColor="text1"/>
        </w:rPr>
        <w:t>,</w:t>
      </w:r>
      <w:r w:rsidRPr="004F249D">
        <w:rPr>
          <w:noProof/>
          <w:color w:val="000000" w:themeColor="text1"/>
        </w:rPr>
        <w:t xml:space="preserve"> Maeda, N. Genetic modifiers of atherosclerosis in mice. </w:t>
      </w:r>
      <w:r w:rsidR="009E618B" w:rsidRPr="004F249D">
        <w:rPr>
          <w:i/>
          <w:noProof/>
          <w:color w:val="000000" w:themeColor="text1"/>
        </w:rPr>
        <w:t>Arteriosclerosis, Thrombosis, and Vascular Biology</w:t>
      </w:r>
      <w:r w:rsidRPr="004F249D">
        <w:rPr>
          <w:i/>
          <w:noProof/>
          <w:color w:val="000000" w:themeColor="text1"/>
        </w:rPr>
        <w:t>.</w:t>
      </w:r>
      <w:r w:rsidRPr="004F249D">
        <w:rPr>
          <w:noProof/>
          <w:color w:val="000000" w:themeColor="text1"/>
        </w:rPr>
        <w:t xml:space="preserve"> </w:t>
      </w:r>
      <w:r w:rsidRPr="004F249D">
        <w:rPr>
          <w:b/>
          <w:noProof/>
          <w:color w:val="000000" w:themeColor="text1"/>
        </w:rPr>
        <w:t>20</w:t>
      </w:r>
      <w:r w:rsidRPr="004F249D">
        <w:rPr>
          <w:noProof/>
          <w:color w:val="000000" w:themeColor="text1"/>
        </w:rPr>
        <w:t xml:space="preserve"> (11), 2336-2345, (2000).</w:t>
      </w:r>
      <w:bookmarkEnd w:id="8"/>
    </w:p>
    <w:p w14:paraId="7F2C574B" w14:textId="425CD4DD" w:rsidR="00C31FD3" w:rsidRPr="004F249D" w:rsidRDefault="00C31FD3" w:rsidP="004F249D">
      <w:pPr>
        <w:widowControl/>
        <w:rPr>
          <w:noProof/>
          <w:color w:val="000000" w:themeColor="text1"/>
        </w:rPr>
      </w:pPr>
      <w:bookmarkStart w:id="9" w:name="_ENREF_9"/>
      <w:r w:rsidRPr="004F249D">
        <w:rPr>
          <w:noProof/>
          <w:color w:val="000000" w:themeColor="text1"/>
        </w:rPr>
        <w:t>9</w:t>
      </w:r>
      <w:r w:rsidRPr="004F249D">
        <w:rPr>
          <w:noProof/>
          <w:color w:val="000000" w:themeColor="text1"/>
        </w:rPr>
        <w:tab/>
        <w:t>Wheeler, J. B., Mukherjee, R., Stroud, R. E., Jones, J. A.</w:t>
      </w:r>
      <w:r w:rsidR="00D92137">
        <w:rPr>
          <w:noProof/>
          <w:color w:val="000000" w:themeColor="text1"/>
        </w:rPr>
        <w:t>,</w:t>
      </w:r>
      <w:r w:rsidRPr="004F249D">
        <w:rPr>
          <w:noProof/>
          <w:color w:val="000000" w:themeColor="text1"/>
        </w:rPr>
        <w:t xml:space="preserve"> Ikonomidis, J. S. Relation of murine thoracic aortic structural and cellular changes with aging to passive and active mechanical properties. </w:t>
      </w:r>
      <w:r w:rsidR="0063648E" w:rsidRPr="004F249D">
        <w:rPr>
          <w:i/>
          <w:noProof/>
          <w:color w:val="000000" w:themeColor="text1"/>
        </w:rPr>
        <w:t>Journal of the American Heart Association</w:t>
      </w:r>
      <w:r w:rsidRPr="004F249D">
        <w:rPr>
          <w:i/>
          <w:noProof/>
          <w:color w:val="000000" w:themeColor="text1"/>
        </w:rPr>
        <w:t>.</w:t>
      </w:r>
      <w:r w:rsidRPr="004F249D">
        <w:rPr>
          <w:noProof/>
          <w:color w:val="000000" w:themeColor="text1"/>
        </w:rPr>
        <w:t xml:space="preserve"> </w:t>
      </w:r>
      <w:r w:rsidRPr="004F249D">
        <w:rPr>
          <w:b/>
          <w:noProof/>
          <w:color w:val="000000" w:themeColor="text1"/>
        </w:rPr>
        <w:t>4</w:t>
      </w:r>
      <w:r w:rsidRPr="004F249D">
        <w:rPr>
          <w:noProof/>
          <w:color w:val="000000" w:themeColor="text1"/>
        </w:rPr>
        <w:t xml:space="preserve"> (3), 001744, (2015).</w:t>
      </w:r>
      <w:bookmarkEnd w:id="9"/>
    </w:p>
    <w:p w14:paraId="0961D869" w14:textId="2E88DF96" w:rsidR="00C31FD3" w:rsidRPr="004F249D" w:rsidRDefault="00C31FD3" w:rsidP="004F249D">
      <w:pPr>
        <w:widowControl/>
        <w:rPr>
          <w:noProof/>
          <w:color w:val="000000" w:themeColor="text1"/>
        </w:rPr>
      </w:pPr>
      <w:bookmarkStart w:id="10" w:name="_ENREF_10"/>
      <w:r w:rsidRPr="004F249D">
        <w:rPr>
          <w:noProof/>
          <w:color w:val="000000" w:themeColor="text1"/>
        </w:rPr>
        <w:t>10</w:t>
      </w:r>
      <w:r w:rsidRPr="004F249D">
        <w:rPr>
          <w:noProof/>
          <w:color w:val="000000" w:themeColor="text1"/>
        </w:rPr>
        <w:tab/>
        <w:t>Rodriguez-Menocal, L.</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A novel mouse model of in-stent restenosis. </w:t>
      </w:r>
      <w:r w:rsidRPr="004F249D">
        <w:rPr>
          <w:i/>
          <w:noProof/>
          <w:color w:val="000000" w:themeColor="text1"/>
        </w:rPr>
        <w:t>Atherosclerosis.</w:t>
      </w:r>
      <w:r w:rsidRPr="004F249D">
        <w:rPr>
          <w:noProof/>
          <w:color w:val="000000" w:themeColor="text1"/>
        </w:rPr>
        <w:t xml:space="preserve"> </w:t>
      </w:r>
      <w:r w:rsidRPr="004F249D">
        <w:rPr>
          <w:b/>
          <w:noProof/>
          <w:color w:val="000000" w:themeColor="text1"/>
        </w:rPr>
        <w:t>209</w:t>
      </w:r>
      <w:r w:rsidRPr="004F249D">
        <w:rPr>
          <w:noProof/>
          <w:color w:val="000000" w:themeColor="text1"/>
        </w:rPr>
        <w:t xml:space="preserve"> (2), 359-366, (2010).</w:t>
      </w:r>
      <w:bookmarkEnd w:id="10"/>
    </w:p>
    <w:p w14:paraId="5939C5EA" w14:textId="2B985407" w:rsidR="00C31FD3" w:rsidRPr="004F249D" w:rsidRDefault="00C31FD3" w:rsidP="004F249D">
      <w:pPr>
        <w:widowControl/>
        <w:rPr>
          <w:noProof/>
          <w:color w:val="000000" w:themeColor="text1"/>
        </w:rPr>
      </w:pPr>
      <w:bookmarkStart w:id="11" w:name="_ENREF_11"/>
      <w:r w:rsidRPr="004F249D">
        <w:rPr>
          <w:noProof/>
          <w:color w:val="000000" w:themeColor="text1"/>
        </w:rPr>
        <w:t>11</w:t>
      </w:r>
      <w:r w:rsidRPr="004F249D">
        <w:rPr>
          <w:noProof/>
          <w:color w:val="000000" w:themeColor="text1"/>
        </w:rPr>
        <w:tab/>
        <w:t>Langeveld, B.</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Rat abdominal aorta stenting: a new and reliable small animal model for in-stent restenosis. </w:t>
      </w:r>
      <w:r w:rsidR="0065452C" w:rsidRPr="004F249D">
        <w:rPr>
          <w:i/>
          <w:noProof/>
          <w:color w:val="000000" w:themeColor="text1"/>
        </w:rPr>
        <w:t>Journal of Vascular Research</w:t>
      </w:r>
      <w:r w:rsidRPr="004F249D">
        <w:rPr>
          <w:i/>
          <w:noProof/>
          <w:color w:val="000000" w:themeColor="text1"/>
        </w:rPr>
        <w:t>.</w:t>
      </w:r>
      <w:r w:rsidRPr="004F249D">
        <w:rPr>
          <w:noProof/>
          <w:color w:val="000000" w:themeColor="text1"/>
        </w:rPr>
        <w:t xml:space="preserve"> </w:t>
      </w:r>
      <w:r w:rsidRPr="004F249D">
        <w:rPr>
          <w:b/>
          <w:noProof/>
          <w:color w:val="000000" w:themeColor="text1"/>
        </w:rPr>
        <w:t>41</w:t>
      </w:r>
      <w:r w:rsidRPr="004F249D">
        <w:rPr>
          <w:noProof/>
          <w:color w:val="000000" w:themeColor="text1"/>
        </w:rPr>
        <w:t xml:space="preserve"> (5), 377-386, (2004).</w:t>
      </w:r>
      <w:bookmarkEnd w:id="11"/>
    </w:p>
    <w:p w14:paraId="5E5F6100" w14:textId="5A20F7D6" w:rsidR="00C31FD3" w:rsidRPr="004F249D" w:rsidRDefault="00C31FD3" w:rsidP="004F249D">
      <w:pPr>
        <w:widowControl/>
        <w:rPr>
          <w:noProof/>
          <w:color w:val="000000" w:themeColor="text1"/>
        </w:rPr>
      </w:pPr>
      <w:bookmarkStart w:id="12" w:name="_ENREF_12"/>
      <w:r w:rsidRPr="004F249D">
        <w:rPr>
          <w:noProof/>
          <w:color w:val="000000" w:themeColor="text1"/>
        </w:rPr>
        <w:t>12</w:t>
      </w:r>
      <w:r w:rsidRPr="004F249D">
        <w:rPr>
          <w:noProof/>
          <w:color w:val="000000" w:themeColor="text1"/>
        </w:rPr>
        <w:tab/>
        <w:t>Oyamada, S.</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Trans-iliac rat aorta stenting: a novel high throughput preclinical stent model for restenosis and thrombosis. </w:t>
      </w:r>
      <w:r w:rsidR="0065452C" w:rsidRPr="004F249D">
        <w:rPr>
          <w:i/>
          <w:noProof/>
          <w:color w:val="000000" w:themeColor="text1"/>
        </w:rPr>
        <w:t>Journal of Surgical Research</w:t>
      </w:r>
      <w:r w:rsidRPr="004F249D">
        <w:rPr>
          <w:i/>
          <w:noProof/>
          <w:color w:val="000000" w:themeColor="text1"/>
        </w:rPr>
        <w:t>.</w:t>
      </w:r>
      <w:r w:rsidRPr="004F249D">
        <w:rPr>
          <w:noProof/>
          <w:color w:val="000000" w:themeColor="text1"/>
        </w:rPr>
        <w:t xml:space="preserve"> </w:t>
      </w:r>
      <w:r w:rsidRPr="004F249D">
        <w:rPr>
          <w:b/>
          <w:noProof/>
          <w:color w:val="000000" w:themeColor="text1"/>
        </w:rPr>
        <w:t>166</w:t>
      </w:r>
      <w:r w:rsidRPr="004F249D">
        <w:rPr>
          <w:noProof/>
          <w:color w:val="000000" w:themeColor="text1"/>
        </w:rPr>
        <w:t xml:space="preserve"> (1), 9, (2011).</w:t>
      </w:r>
      <w:bookmarkEnd w:id="12"/>
    </w:p>
    <w:p w14:paraId="3CAA43F4" w14:textId="13A6BEF9" w:rsidR="00C31FD3" w:rsidRPr="004F249D" w:rsidRDefault="00C31FD3" w:rsidP="004F249D">
      <w:pPr>
        <w:widowControl/>
        <w:rPr>
          <w:noProof/>
          <w:color w:val="000000" w:themeColor="text1"/>
        </w:rPr>
      </w:pPr>
      <w:bookmarkStart w:id="13" w:name="_ENREF_13"/>
      <w:r w:rsidRPr="004F249D">
        <w:rPr>
          <w:noProof/>
          <w:color w:val="000000" w:themeColor="text1"/>
        </w:rPr>
        <w:t>13</w:t>
      </w:r>
      <w:r w:rsidRPr="004F249D">
        <w:rPr>
          <w:noProof/>
          <w:color w:val="000000" w:themeColor="text1"/>
        </w:rPr>
        <w:tab/>
        <w:t>Touchard, A. G.</w:t>
      </w:r>
      <w:r w:rsidR="00D92137">
        <w:rPr>
          <w:noProof/>
          <w:color w:val="000000" w:themeColor="text1"/>
        </w:rPr>
        <w:t>,</w:t>
      </w:r>
      <w:r w:rsidRPr="004F249D">
        <w:rPr>
          <w:noProof/>
          <w:color w:val="000000" w:themeColor="text1"/>
        </w:rPr>
        <w:t xml:space="preserve"> Schwartz, R. S. Preclinical restenosis models: challenges and successes. </w:t>
      </w:r>
      <w:r w:rsidR="00A02764" w:rsidRPr="004F249D">
        <w:rPr>
          <w:i/>
          <w:noProof/>
          <w:color w:val="000000" w:themeColor="text1"/>
        </w:rPr>
        <w:t>Toxicologic Pathology</w:t>
      </w:r>
      <w:r w:rsidRPr="004F249D">
        <w:rPr>
          <w:i/>
          <w:noProof/>
          <w:color w:val="000000" w:themeColor="text1"/>
        </w:rPr>
        <w:t>.</w:t>
      </w:r>
      <w:r w:rsidRPr="004F249D">
        <w:rPr>
          <w:noProof/>
          <w:color w:val="000000" w:themeColor="text1"/>
        </w:rPr>
        <w:t xml:space="preserve"> </w:t>
      </w:r>
      <w:r w:rsidRPr="004F249D">
        <w:rPr>
          <w:b/>
          <w:noProof/>
          <w:color w:val="000000" w:themeColor="text1"/>
        </w:rPr>
        <w:t>34</w:t>
      </w:r>
      <w:r w:rsidRPr="004F249D">
        <w:rPr>
          <w:noProof/>
          <w:color w:val="000000" w:themeColor="text1"/>
        </w:rPr>
        <w:t xml:space="preserve"> (1), 11-18, (2006).</w:t>
      </w:r>
      <w:bookmarkEnd w:id="13"/>
    </w:p>
    <w:p w14:paraId="33697E83" w14:textId="08F80F47" w:rsidR="00C31FD3" w:rsidRPr="004F249D" w:rsidRDefault="00C31FD3" w:rsidP="004F249D">
      <w:pPr>
        <w:widowControl/>
        <w:rPr>
          <w:noProof/>
          <w:color w:val="000000" w:themeColor="text1"/>
        </w:rPr>
      </w:pPr>
      <w:bookmarkStart w:id="14" w:name="_ENREF_14"/>
      <w:r w:rsidRPr="004F249D">
        <w:rPr>
          <w:noProof/>
          <w:color w:val="000000" w:themeColor="text1"/>
        </w:rPr>
        <w:t>14</w:t>
      </w:r>
      <w:r w:rsidRPr="004F249D">
        <w:rPr>
          <w:noProof/>
          <w:color w:val="000000" w:themeColor="text1"/>
        </w:rPr>
        <w:tab/>
        <w:t>Wei, S.</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Apolipoprotein E-deficient rats develop atherosclerotic plaques in partially ligated carotid arteries. </w:t>
      </w:r>
      <w:r w:rsidRPr="004F249D">
        <w:rPr>
          <w:i/>
          <w:noProof/>
          <w:color w:val="000000" w:themeColor="text1"/>
        </w:rPr>
        <w:t>Atherosclerosis.</w:t>
      </w:r>
      <w:r w:rsidRPr="004F249D">
        <w:rPr>
          <w:noProof/>
          <w:color w:val="000000" w:themeColor="text1"/>
        </w:rPr>
        <w:t xml:space="preserve"> </w:t>
      </w:r>
      <w:r w:rsidRPr="004F249D">
        <w:rPr>
          <w:b/>
          <w:noProof/>
          <w:color w:val="000000" w:themeColor="text1"/>
        </w:rPr>
        <w:t>243</w:t>
      </w:r>
      <w:r w:rsidRPr="004F249D">
        <w:rPr>
          <w:noProof/>
          <w:color w:val="000000" w:themeColor="text1"/>
        </w:rPr>
        <w:t xml:space="preserve"> (2), 589-592, (2015).</w:t>
      </w:r>
      <w:bookmarkEnd w:id="14"/>
    </w:p>
    <w:p w14:paraId="0A4247EC" w14:textId="49A2DB9B" w:rsidR="00C31FD3" w:rsidRPr="004F249D" w:rsidRDefault="00C31FD3" w:rsidP="004F249D">
      <w:pPr>
        <w:widowControl/>
        <w:rPr>
          <w:noProof/>
          <w:color w:val="000000" w:themeColor="text1"/>
        </w:rPr>
      </w:pPr>
      <w:bookmarkStart w:id="15" w:name="_ENREF_15"/>
      <w:r w:rsidRPr="004F249D">
        <w:rPr>
          <w:noProof/>
          <w:color w:val="000000" w:themeColor="text1"/>
        </w:rPr>
        <w:t>15</w:t>
      </w:r>
      <w:r w:rsidRPr="004F249D">
        <w:rPr>
          <w:noProof/>
          <w:color w:val="000000" w:themeColor="text1"/>
        </w:rPr>
        <w:tab/>
        <w:t>Zhao, Y.</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Hyperlipidemia induces typical atherosclerosis development in Ldlr and Apoe deficient rats. </w:t>
      </w:r>
      <w:r w:rsidRPr="004F249D">
        <w:rPr>
          <w:i/>
          <w:noProof/>
          <w:color w:val="000000" w:themeColor="text1"/>
        </w:rPr>
        <w:t>Atherosclerosis.</w:t>
      </w:r>
      <w:r w:rsidRPr="004F249D">
        <w:rPr>
          <w:noProof/>
          <w:color w:val="000000" w:themeColor="text1"/>
        </w:rPr>
        <w:t xml:space="preserve"> </w:t>
      </w:r>
      <w:r w:rsidRPr="004F249D">
        <w:rPr>
          <w:b/>
          <w:noProof/>
          <w:color w:val="000000" w:themeColor="text1"/>
        </w:rPr>
        <w:t>271</w:t>
      </w:r>
      <w:r w:rsidRPr="004F249D">
        <w:rPr>
          <w:noProof/>
          <w:color w:val="000000" w:themeColor="text1"/>
        </w:rPr>
        <w:t xml:space="preserve"> 26-35, (2018).</w:t>
      </w:r>
      <w:bookmarkEnd w:id="15"/>
    </w:p>
    <w:p w14:paraId="7AEC1024" w14:textId="461CBEAC" w:rsidR="00C31FD3" w:rsidRPr="004F249D" w:rsidRDefault="00C31FD3" w:rsidP="004F249D">
      <w:pPr>
        <w:widowControl/>
        <w:rPr>
          <w:noProof/>
          <w:color w:val="000000" w:themeColor="text1"/>
        </w:rPr>
      </w:pPr>
      <w:bookmarkStart w:id="16" w:name="_ENREF_16"/>
      <w:r w:rsidRPr="004F249D">
        <w:rPr>
          <w:noProof/>
          <w:color w:val="000000" w:themeColor="text1"/>
        </w:rPr>
        <w:t>16</w:t>
      </w:r>
      <w:r w:rsidRPr="004F249D">
        <w:rPr>
          <w:noProof/>
          <w:color w:val="000000" w:themeColor="text1"/>
        </w:rPr>
        <w:tab/>
        <w:t>Ekuni, D.</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Occlusal disharmony accelerates the initiation of atherosclerosis in apoE knockout rats. </w:t>
      </w:r>
      <w:r w:rsidR="00A02764" w:rsidRPr="004F249D">
        <w:rPr>
          <w:i/>
          <w:noProof/>
          <w:color w:val="000000" w:themeColor="text1"/>
        </w:rPr>
        <w:t>Lipids in Health and Disease</w:t>
      </w:r>
      <w:r w:rsidRPr="004F249D">
        <w:rPr>
          <w:i/>
          <w:noProof/>
          <w:color w:val="000000" w:themeColor="text1"/>
        </w:rPr>
        <w:t>.</w:t>
      </w:r>
      <w:r w:rsidRPr="004F249D">
        <w:rPr>
          <w:noProof/>
          <w:color w:val="000000" w:themeColor="text1"/>
        </w:rPr>
        <w:t xml:space="preserve"> </w:t>
      </w:r>
      <w:r w:rsidRPr="004F249D">
        <w:rPr>
          <w:b/>
          <w:noProof/>
          <w:color w:val="000000" w:themeColor="text1"/>
        </w:rPr>
        <w:t>13</w:t>
      </w:r>
      <w:r w:rsidRPr="004F249D">
        <w:rPr>
          <w:noProof/>
          <w:color w:val="000000" w:themeColor="text1"/>
        </w:rPr>
        <w:t xml:space="preserve"> (144), 13-144, (2014).</w:t>
      </w:r>
      <w:bookmarkEnd w:id="16"/>
    </w:p>
    <w:p w14:paraId="0508EFBA" w14:textId="1514B887" w:rsidR="00C31FD3" w:rsidRPr="004F249D" w:rsidRDefault="00C31FD3" w:rsidP="004F249D">
      <w:pPr>
        <w:widowControl/>
        <w:rPr>
          <w:noProof/>
          <w:color w:val="000000" w:themeColor="text1"/>
        </w:rPr>
      </w:pPr>
      <w:bookmarkStart w:id="17" w:name="_ENREF_17"/>
      <w:r w:rsidRPr="004F249D">
        <w:rPr>
          <w:noProof/>
          <w:color w:val="000000" w:themeColor="text1"/>
        </w:rPr>
        <w:t>17</w:t>
      </w:r>
      <w:r w:rsidRPr="004F249D">
        <w:rPr>
          <w:noProof/>
          <w:color w:val="000000" w:themeColor="text1"/>
        </w:rPr>
        <w:tab/>
        <w:t>Bhattacharya, D.</w:t>
      </w:r>
      <w:r w:rsidR="00D92137">
        <w:rPr>
          <w:noProof/>
          <w:color w:val="000000" w:themeColor="text1"/>
        </w:rPr>
        <w:t>,</w:t>
      </w:r>
      <w:r w:rsidRPr="004F249D">
        <w:rPr>
          <w:noProof/>
          <w:color w:val="000000" w:themeColor="text1"/>
        </w:rPr>
        <w:t xml:space="preserve"> Van Meir, E. G. A simple genotyping method to detect small CRISPR-Cas9 induced indels by agarose gel electrophoresis. </w:t>
      </w:r>
      <w:r w:rsidR="00A02764" w:rsidRPr="004F249D">
        <w:rPr>
          <w:i/>
          <w:noProof/>
          <w:color w:val="000000" w:themeColor="text1"/>
        </w:rPr>
        <w:t>Scientific Reports</w:t>
      </w:r>
      <w:r w:rsidRPr="004F249D">
        <w:rPr>
          <w:i/>
          <w:noProof/>
          <w:color w:val="000000" w:themeColor="text1"/>
        </w:rPr>
        <w:t>.</w:t>
      </w:r>
      <w:r w:rsidRPr="004F249D">
        <w:rPr>
          <w:noProof/>
          <w:color w:val="000000" w:themeColor="text1"/>
        </w:rPr>
        <w:t xml:space="preserve"> </w:t>
      </w:r>
      <w:r w:rsidRPr="004F249D">
        <w:rPr>
          <w:b/>
          <w:noProof/>
          <w:color w:val="000000" w:themeColor="text1"/>
        </w:rPr>
        <w:t>9</w:t>
      </w:r>
      <w:r w:rsidRPr="004F249D">
        <w:rPr>
          <w:noProof/>
          <w:color w:val="000000" w:themeColor="text1"/>
        </w:rPr>
        <w:t xml:space="preserve"> (1), 019-39950, (2019).</w:t>
      </w:r>
      <w:bookmarkEnd w:id="17"/>
    </w:p>
    <w:p w14:paraId="59740A4B" w14:textId="3A1A76F0" w:rsidR="00C31FD3" w:rsidRPr="004F249D" w:rsidRDefault="00C31FD3" w:rsidP="004F249D">
      <w:pPr>
        <w:widowControl/>
        <w:rPr>
          <w:noProof/>
          <w:color w:val="000000" w:themeColor="text1"/>
        </w:rPr>
      </w:pPr>
      <w:bookmarkStart w:id="18" w:name="_ENREF_18"/>
      <w:r w:rsidRPr="004F249D">
        <w:rPr>
          <w:noProof/>
          <w:color w:val="000000" w:themeColor="text1"/>
        </w:rPr>
        <w:t>18</w:t>
      </w:r>
      <w:r w:rsidRPr="004F249D">
        <w:rPr>
          <w:noProof/>
          <w:color w:val="000000" w:themeColor="text1"/>
        </w:rPr>
        <w:tab/>
        <w:t>Malik, N.</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Intravascular stents: a new technique for tissue processing for histology, immunohistochemistry, and transmission electron microscopy. </w:t>
      </w:r>
      <w:r w:rsidRPr="004F249D">
        <w:rPr>
          <w:i/>
          <w:noProof/>
          <w:color w:val="000000" w:themeColor="text1"/>
        </w:rPr>
        <w:t>Heart.</w:t>
      </w:r>
      <w:r w:rsidRPr="004F249D">
        <w:rPr>
          <w:noProof/>
          <w:color w:val="000000" w:themeColor="text1"/>
        </w:rPr>
        <w:t xml:space="preserve"> </w:t>
      </w:r>
      <w:r w:rsidRPr="004F249D">
        <w:rPr>
          <w:b/>
          <w:noProof/>
          <w:color w:val="000000" w:themeColor="text1"/>
        </w:rPr>
        <w:t>80</w:t>
      </w:r>
      <w:r w:rsidRPr="004F249D">
        <w:rPr>
          <w:noProof/>
          <w:color w:val="000000" w:themeColor="text1"/>
        </w:rPr>
        <w:t xml:space="preserve"> (5), 509-516, (1998).</w:t>
      </w:r>
      <w:bookmarkEnd w:id="18"/>
    </w:p>
    <w:p w14:paraId="42E29626" w14:textId="064F8F7B" w:rsidR="00C31FD3" w:rsidRPr="004F249D" w:rsidRDefault="00C31FD3" w:rsidP="004F249D">
      <w:pPr>
        <w:widowControl/>
        <w:rPr>
          <w:noProof/>
          <w:color w:val="000000" w:themeColor="text1"/>
        </w:rPr>
      </w:pPr>
      <w:bookmarkStart w:id="19" w:name="_ENREF_19"/>
      <w:r w:rsidRPr="004F249D">
        <w:rPr>
          <w:noProof/>
          <w:color w:val="000000" w:themeColor="text1"/>
        </w:rPr>
        <w:t>19</w:t>
      </w:r>
      <w:r w:rsidRPr="004F249D">
        <w:rPr>
          <w:noProof/>
          <w:color w:val="000000" w:themeColor="text1"/>
        </w:rPr>
        <w:tab/>
        <w:t>Kumar, A. H., McCauley, S. D., Hynes, B. G., O'Dea, J.</w:t>
      </w:r>
      <w:r w:rsidR="00D92137">
        <w:rPr>
          <w:noProof/>
          <w:color w:val="000000" w:themeColor="text1"/>
        </w:rPr>
        <w:t>,</w:t>
      </w:r>
      <w:r w:rsidRPr="004F249D">
        <w:rPr>
          <w:noProof/>
          <w:color w:val="000000" w:themeColor="text1"/>
        </w:rPr>
        <w:t xml:space="preserve"> Caplice, N. M. Improved protocol for processing stented porcine coronary arteries for immunostaining. </w:t>
      </w:r>
      <w:r w:rsidR="00A02764" w:rsidRPr="004F249D">
        <w:rPr>
          <w:i/>
          <w:noProof/>
          <w:color w:val="000000" w:themeColor="text1"/>
        </w:rPr>
        <w:t>Journal of Molecular Histology</w:t>
      </w:r>
      <w:r w:rsidRPr="004F249D">
        <w:rPr>
          <w:i/>
          <w:noProof/>
          <w:color w:val="000000" w:themeColor="text1"/>
        </w:rPr>
        <w:t>.</w:t>
      </w:r>
      <w:r w:rsidRPr="004F249D">
        <w:rPr>
          <w:noProof/>
          <w:color w:val="000000" w:themeColor="text1"/>
        </w:rPr>
        <w:t xml:space="preserve"> </w:t>
      </w:r>
      <w:r w:rsidRPr="004F249D">
        <w:rPr>
          <w:b/>
          <w:noProof/>
          <w:color w:val="000000" w:themeColor="text1"/>
        </w:rPr>
        <w:t>42</w:t>
      </w:r>
      <w:r w:rsidRPr="004F249D">
        <w:rPr>
          <w:noProof/>
          <w:color w:val="000000" w:themeColor="text1"/>
        </w:rPr>
        <w:t xml:space="preserve"> (2), 187-193, (2011).</w:t>
      </w:r>
      <w:bookmarkEnd w:id="19"/>
    </w:p>
    <w:p w14:paraId="3A973062" w14:textId="6C1C1811" w:rsidR="00C31FD3" w:rsidRPr="004F249D" w:rsidRDefault="00C31FD3" w:rsidP="004F249D">
      <w:pPr>
        <w:widowControl/>
        <w:rPr>
          <w:noProof/>
          <w:color w:val="000000" w:themeColor="text1"/>
        </w:rPr>
      </w:pPr>
      <w:bookmarkStart w:id="20" w:name="_ENREF_20"/>
      <w:r w:rsidRPr="004F249D">
        <w:rPr>
          <w:noProof/>
          <w:color w:val="000000" w:themeColor="text1"/>
        </w:rPr>
        <w:t>20</w:t>
      </w:r>
      <w:r w:rsidRPr="004F249D">
        <w:rPr>
          <w:noProof/>
          <w:color w:val="000000" w:themeColor="text1"/>
        </w:rPr>
        <w:tab/>
        <w:t>Jiang, Z.</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A novel vein graft model: adaptation to differential flow environments.</w:t>
      </w:r>
      <w:r w:rsidR="00620E55" w:rsidRPr="004F249D">
        <w:t xml:space="preserve"> </w:t>
      </w:r>
      <w:r w:rsidR="00620E55" w:rsidRPr="004F249D">
        <w:rPr>
          <w:noProof/>
          <w:color w:val="000000" w:themeColor="text1"/>
        </w:rPr>
        <w:t>American Journal of Physiology - Heart and Circulatory Physiology</w:t>
      </w:r>
      <w:r w:rsidRPr="004F249D">
        <w:rPr>
          <w:i/>
          <w:noProof/>
          <w:color w:val="000000" w:themeColor="text1"/>
        </w:rPr>
        <w:t>.</w:t>
      </w:r>
      <w:r w:rsidRPr="004F249D">
        <w:rPr>
          <w:noProof/>
          <w:color w:val="000000" w:themeColor="text1"/>
        </w:rPr>
        <w:t xml:space="preserve"> </w:t>
      </w:r>
      <w:r w:rsidRPr="004F249D">
        <w:rPr>
          <w:b/>
          <w:noProof/>
          <w:color w:val="000000" w:themeColor="text1"/>
        </w:rPr>
        <w:t>286</w:t>
      </w:r>
      <w:r w:rsidRPr="004F249D">
        <w:rPr>
          <w:noProof/>
          <w:color w:val="000000" w:themeColor="text1"/>
        </w:rPr>
        <w:t xml:space="preserve"> (1), 18, (2004).</w:t>
      </w:r>
      <w:bookmarkEnd w:id="20"/>
    </w:p>
    <w:p w14:paraId="7B5F6149" w14:textId="5FCE8706" w:rsidR="00C31FD3" w:rsidRPr="004F249D" w:rsidRDefault="00C31FD3" w:rsidP="004F249D">
      <w:pPr>
        <w:widowControl/>
        <w:rPr>
          <w:noProof/>
          <w:color w:val="000000" w:themeColor="text1"/>
        </w:rPr>
      </w:pPr>
      <w:bookmarkStart w:id="21" w:name="_ENREF_21"/>
      <w:r w:rsidRPr="004F249D">
        <w:rPr>
          <w:noProof/>
          <w:color w:val="000000" w:themeColor="text1"/>
        </w:rPr>
        <w:lastRenderedPageBreak/>
        <w:t>21</w:t>
      </w:r>
      <w:r w:rsidRPr="004F249D">
        <w:rPr>
          <w:noProof/>
          <w:color w:val="000000" w:themeColor="text1"/>
        </w:rPr>
        <w:tab/>
        <w:t>Cornelissen, A.</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Apolipoprotein E deficient rats generated via zinc-finger nucleases exhibit pronounced in-stent restenosis. </w:t>
      </w:r>
      <w:r w:rsidR="00A02764" w:rsidRPr="004F249D">
        <w:rPr>
          <w:i/>
          <w:noProof/>
          <w:color w:val="000000" w:themeColor="text1"/>
        </w:rPr>
        <w:t>Scientific Reports</w:t>
      </w:r>
      <w:r w:rsidRPr="004F249D">
        <w:rPr>
          <w:i/>
          <w:noProof/>
          <w:color w:val="000000" w:themeColor="text1"/>
        </w:rPr>
        <w:t>.</w:t>
      </w:r>
      <w:r w:rsidRPr="004F249D">
        <w:rPr>
          <w:noProof/>
          <w:color w:val="000000" w:themeColor="text1"/>
        </w:rPr>
        <w:t xml:space="preserve"> </w:t>
      </w:r>
      <w:r w:rsidRPr="004F249D">
        <w:rPr>
          <w:b/>
          <w:noProof/>
          <w:color w:val="000000" w:themeColor="text1"/>
        </w:rPr>
        <w:t>9</w:t>
      </w:r>
      <w:r w:rsidRPr="004F249D">
        <w:rPr>
          <w:noProof/>
          <w:color w:val="000000" w:themeColor="text1"/>
        </w:rPr>
        <w:t xml:space="preserve"> (1), 019-54541, (2019)</w:t>
      </w:r>
      <w:hyperlink r:id="rId14" w:history="1"/>
      <w:r w:rsidRPr="004F249D">
        <w:rPr>
          <w:noProof/>
          <w:color w:val="000000" w:themeColor="text1"/>
        </w:rPr>
        <w:t>.</w:t>
      </w:r>
      <w:bookmarkEnd w:id="21"/>
    </w:p>
    <w:p w14:paraId="513B371F" w14:textId="0DB31BF4" w:rsidR="00C31FD3" w:rsidRPr="004F249D" w:rsidRDefault="00C31FD3" w:rsidP="004F249D">
      <w:pPr>
        <w:widowControl/>
        <w:rPr>
          <w:noProof/>
          <w:color w:val="000000" w:themeColor="text1"/>
        </w:rPr>
      </w:pPr>
      <w:bookmarkStart w:id="22" w:name="_ENREF_22"/>
      <w:r w:rsidRPr="004F249D">
        <w:rPr>
          <w:noProof/>
          <w:color w:val="000000" w:themeColor="text1"/>
        </w:rPr>
        <w:t>22</w:t>
      </w:r>
      <w:r w:rsidRPr="004F249D">
        <w:rPr>
          <w:noProof/>
          <w:color w:val="000000" w:themeColor="text1"/>
        </w:rPr>
        <w:tab/>
        <w:t xml:space="preserve">Merel Ritskes-Hoitinga, G. T., Tanja Lyholm Jensen, Lars Friis Mikkelsen. in </w:t>
      </w:r>
      <w:r w:rsidRPr="004F249D">
        <w:rPr>
          <w:i/>
          <w:noProof/>
          <w:color w:val="000000" w:themeColor="text1"/>
        </w:rPr>
        <w:t>The Laboratory Mouse (Second Edition)</w:t>
      </w:r>
      <w:r w:rsidRPr="004F249D">
        <w:rPr>
          <w:noProof/>
          <w:color w:val="000000" w:themeColor="text1"/>
        </w:rPr>
        <w:t xml:space="preserve"> Ch. Chapter 4.3, 567-599 (Elsevier Academic Press, 2012).</w:t>
      </w:r>
      <w:bookmarkEnd w:id="22"/>
    </w:p>
    <w:p w14:paraId="57FF13E5" w14:textId="3A1A4872" w:rsidR="00C31FD3" w:rsidRPr="004F249D" w:rsidRDefault="00C31FD3" w:rsidP="004F249D">
      <w:pPr>
        <w:widowControl/>
        <w:rPr>
          <w:noProof/>
          <w:color w:val="000000" w:themeColor="text1"/>
        </w:rPr>
      </w:pPr>
      <w:bookmarkStart w:id="23" w:name="_ENREF_23"/>
      <w:r w:rsidRPr="004F249D">
        <w:rPr>
          <w:noProof/>
          <w:color w:val="000000" w:themeColor="text1"/>
        </w:rPr>
        <w:t>23</w:t>
      </w:r>
      <w:r w:rsidRPr="004F249D">
        <w:rPr>
          <w:noProof/>
          <w:color w:val="000000" w:themeColor="text1"/>
        </w:rPr>
        <w:tab/>
        <w:t>Rune, I.</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Long-term Western diet fed apolipoprotein E-deficient rats exhibit only modest early atherosclerotic characteristics. </w:t>
      </w:r>
      <w:r w:rsidR="00620E55" w:rsidRPr="004F249D">
        <w:rPr>
          <w:i/>
          <w:noProof/>
          <w:color w:val="000000" w:themeColor="text1"/>
        </w:rPr>
        <w:t>Scientific Reports</w:t>
      </w:r>
      <w:r w:rsidRPr="004F249D">
        <w:rPr>
          <w:i/>
          <w:noProof/>
          <w:color w:val="000000" w:themeColor="text1"/>
        </w:rPr>
        <w:t>.</w:t>
      </w:r>
      <w:r w:rsidRPr="004F249D">
        <w:rPr>
          <w:noProof/>
          <w:color w:val="000000" w:themeColor="text1"/>
        </w:rPr>
        <w:t xml:space="preserve"> </w:t>
      </w:r>
      <w:r w:rsidRPr="004F249D">
        <w:rPr>
          <w:b/>
          <w:noProof/>
          <w:color w:val="000000" w:themeColor="text1"/>
        </w:rPr>
        <w:t>8</w:t>
      </w:r>
      <w:r w:rsidRPr="004F249D">
        <w:rPr>
          <w:noProof/>
          <w:color w:val="000000" w:themeColor="text1"/>
        </w:rPr>
        <w:t xml:space="preserve"> (1), 018-23835, (2018).</w:t>
      </w:r>
      <w:bookmarkEnd w:id="23"/>
    </w:p>
    <w:p w14:paraId="1AA77928" w14:textId="21E7E50F" w:rsidR="00C31FD3" w:rsidRPr="004F249D" w:rsidRDefault="00C31FD3" w:rsidP="004F249D">
      <w:pPr>
        <w:widowControl/>
        <w:rPr>
          <w:noProof/>
          <w:color w:val="000000" w:themeColor="text1"/>
        </w:rPr>
      </w:pPr>
      <w:bookmarkStart w:id="24" w:name="_ENREF_24"/>
      <w:r w:rsidRPr="004F249D">
        <w:rPr>
          <w:noProof/>
          <w:color w:val="000000" w:themeColor="text1"/>
        </w:rPr>
        <w:t>24</w:t>
      </w:r>
      <w:r w:rsidRPr="004F249D">
        <w:rPr>
          <w:noProof/>
          <w:color w:val="000000" w:themeColor="text1"/>
        </w:rPr>
        <w:tab/>
        <w:t>Daemen, J.</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Early and late coronary stent thrombosis of sirolimus-eluting and paclitaxel-eluting stents in routine clinical practice: data from a large two-institutional cohort study. </w:t>
      </w:r>
      <w:r w:rsidRPr="004F249D">
        <w:rPr>
          <w:i/>
          <w:noProof/>
          <w:color w:val="000000" w:themeColor="text1"/>
        </w:rPr>
        <w:t>Lancet.</w:t>
      </w:r>
      <w:r w:rsidRPr="004F249D">
        <w:rPr>
          <w:noProof/>
          <w:color w:val="000000" w:themeColor="text1"/>
        </w:rPr>
        <w:t xml:space="preserve"> </w:t>
      </w:r>
      <w:r w:rsidRPr="004F249D">
        <w:rPr>
          <w:b/>
          <w:noProof/>
          <w:color w:val="000000" w:themeColor="text1"/>
        </w:rPr>
        <w:t>369</w:t>
      </w:r>
      <w:r w:rsidRPr="004F249D">
        <w:rPr>
          <w:noProof/>
          <w:color w:val="000000" w:themeColor="text1"/>
        </w:rPr>
        <w:t xml:space="preserve"> (9562), 667-678, (2007).</w:t>
      </w:r>
      <w:bookmarkEnd w:id="24"/>
    </w:p>
    <w:p w14:paraId="1075A522" w14:textId="2AB99888" w:rsidR="00C31FD3" w:rsidRPr="004F249D" w:rsidRDefault="00C31FD3" w:rsidP="004F249D">
      <w:pPr>
        <w:widowControl/>
        <w:rPr>
          <w:noProof/>
          <w:color w:val="000000" w:themeColor="text1"/>
        </w:rPr>
      </w:pPr>
      <w:bookmarkStart w:id="25" w:name="_ENREF_25"/>
      <w:r w:rsidRPr="004F249D">
        <w:rPr>
          <w:noProof/>
          <w:color w:val="000000" w:themeColor="text1"/>
        </w:rPr>
        <w:t>25</w:t>
      </w:r>
      <w:r w:rsidRPr="004F249D">
        <w:rPr>
          <w:noProof/>
          <w:color w:val="000000" w:themeColor="text1"/>
        </w:rPr>
        <w:tab/>
        <w:t>Cornelissen, A.</w:t>
      </w:r>
      <w:r w:rsidR="00D92137">
        <w:rPr>
          <w:noProof/>
          <w:color w:val="000000" w:themeColor="text1"/>
        </w:rPr>
        <w:t>,</w:t>
      </w:r>
      <w:r w:rsidRPr="004F249D">
        <w:rPr>
          <w:noProof/>
          <w:color w:val="000000" w:themeColor="text1"/>
        </w:rPr>
        <w:t xml:space="preserve"> Vogt, F. J. The effects of stenting on coronary endothelium from a molecular biological view: Time for improvement? </w:t>
      </w:r>
      <w:r w:rsidR="00620E55" w:rsidRPr="004F249D">
        <w:rPr>
          <w:i/>
          <w:noProof/>
          <w:color w:val="000000" w:themeColor="text1"/>
        </w:rPr>
        <w:t>Journal of Cellular and Molecular Medicine</w:t>
      </w:r>
      <w:r w:rsidRPr="004F249D">
        <w:rPr>
          <w:i/>
          <w:noProof/>
          <w:color w:val="000000" w:themeColor="text1"/>
        </w:rPr>
        <w:t>.</w:t>
      </w:r>
      <w:r w:rsidRPr="004F249D">
        <w:rPr>
          <w:noProof/>
          <w:color w:val="000000" w:themeColor="text1"/>
        </w:rPr>
        <w:t xml:space="preserve"> </w:t>
      </w:r>
      <w:r w:rsidRPr="004F249D">
        <w:rPr>
          <w:b/>
          <w:noProof/>
          <w:color w:val="000000" w:themeColor="text1"/>
        </w:rPr>
        <w:t>23</w:t>
      </w:r>
      <w:r w:rsidRPr="004F249D">
        <w:rPr>
          <w:noProof/>
          <w:color w:val="000000" w:themeColor="text1"/>
        </w:rPr>
        <w:t xml:space="preserve"> (1), 39-46, (2019).</w:t>
      </w:r>
      <w:bookmarkEnd w:id="25"/>
    </w:p>
    <w:p w14:paraId="74193881" w14:textId="56F89DE5" w:rsidR="00C31FD3" w:rsidRPr="004F249D" w:rsidRDefault="00C31FD3" w:rsidP="004F249D">
      <w:pPr>
        <w:widowControl/>
        <w:rPr>
          <w:noProof/>
          <w:color w:val="000000" w:themeColor="text1"/>
        </w:rPr>
      </w:pPr>
      <w:bookmarkStart w:id="26" w:name="_ENREF_26"/>
      <w:r w:rsidRPr="004F249D">
        <w:rPr>
          <w:noProof/>
          <w:color w:val="000000" w:themeColor="text1"/>
        </w:rPr>
        <w:t>26</w:t>
      </w:r>
      <w:r w:rsidRPr="004F249D">
        <w:rPr>
          <w:noProof/>
          <w:color w:val="000000" w:themeColor="text1"/>
        </w:rPr>
        <w:tab/>
        <w:t>Mori, H.</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Pathological mechanisms of left main stent failure. </w:t>
      </w:r>
      <w:r w:rsidR="00620E55" w:rsidRPr="004F249D">
        <w:rPr>
          <w:i/>
          <w:noProof/>
          <w:color w:val="000000" w:themeColor="text1"/>
        </w:rPr>
        <w:t>International Journal of Cardiology</w:t>
      </w:r>
      <w:r w:rsidRPr="004F249D">
        <w:rPr>
          <w:i/>
          <w:noProof/>
          <w:color w:val="000000" w:themeColor="text1"/>
        </w:rPr>
        <w:t>.</w:t>
      </w:r>
      <w:r w:rsidRPr="004F249D">
        <w:rPr>
          <w:noProof/>
          <w:color w:val="000000" w:themeColor="text1"/>
        </w:rPr>
        <w:t xml:space="preserve"> </w:t>
      </w:r>
      <w:r w:rsidRPr="004F249D">
        <w:rPr>
          <w:b/>
          <w:noProof/>
          <w:color w:val="000000" w:themeColor="text1"/>
        </w:rPr>
        <w:t>263</w:t>
      </w:r>
      <w:r w:rsidRPr="004F249D">
        <w:rPr>
          <w:noProof/>
          <w:color w:val="000000" w:themeColor="text1"/>
        </w:rPr>
        <w:t xml:space="preserve"> 9-16, (2018).</w:t>
      </w:r>
      <w:bookmarkEnd w:id="26"/>
    </w:p>
    <w:p w14:paraId="79DAA8E6" w14:textId="2D0B5F3F" w:rsidR="00C31FD3" w:rsidRPr="004F249D" w:rsidRDefault="00C31FD3" w:rsidP="004F249D">
      <w:pPr>
        <w:widowControl/>
        <w:rPr>
          <w:noProof/>
          <w:color w:val="000000" w:themeColor="text1"/>
        </w:rPr>
      </w:pPr>
      <w:bookmarkStart w:id="27" w:name="_ENREF_27"/>
      <w:r w:rsidRPr="004F249D">
        <w:rPr>
          <w:noProof/>
          <w:color w:val="000000" w:themeColor="text1"/>
        </w:rPr>
        <w:t>27</w:t>
      </w:r>
      <w:r w:rsidRPr="004F249D">
        <w:rPr>
          <w:noProof/>
          <w:color w:val="000000" w:themeColor="text1"/>
        </w:rPr>
        <w:tab/>
        <w:t>Wolinsky, H.</w:t>
      </w:r>
      <w:r w:rsidR="00D92137">
        <w:rPr>
          <w:noProof/>
          <w:color w:val="000000" w:themeColor="text1"/>
        </w:rPr>
        <w:t>,</w:t>
      </w:r>
      <w:r w:rsidRPr="004F249D">
        <w:rPr>
          <w:noProof/>
          <w:color w:val="000000" w:themeColor="text1"/>
        </w:rPr>
        <w:t xml:space="preserve"> Glagov, S. Comparison of abdominal and thoracic aortic medial structure in mammals. Deviation of man from the usual pattern. </w:t>
      </w:r>
      <w:r w:rsidR="00620E55" w:rsidRPr="004F249D">
        <w:rPr>
          <w:i/>
          <w:noProof/>
          <w:color w:val="000000" w:themeColor="text1"/>
        </w:rPr>
        <w:t>Circulation Research</w:t>
      </w:r>
      <w:r w:rsidRPr="004F249D">
        <w:rPr>
          <w:i/>
          <w:noProof/>
          <w:color w:val="000000" w:themeColor="text1"/>
        </w:rPr>
        <w:t>.</w:t>
      </w:r>
      <w:r w:rsidRPr="004F249D">
        <w:rPr>
          <w:noProof/>
          <w:color w:val="000000" w:themeColor="text1"/>
        </w:rPr>
        <w:t xml:space="preserve"> </w:t>
      </w:r>
      <w:r w:rsidRPr="004F249D">
        <w:rPr>
          <w:b/>
          <w:noProof/>
          <w:color w:val="000000" w:themeColor="text1"/>
        </w:rPr>
        <w:t>25</w:t>
      </w:r>
      <w:r w:rsidRPr="004F249D">
        <w:rPr>
          <w:noProof/>
          <w:color w:val="000000" w:themeColor="text1"/>
        </w:rPr>
        <w:t xml:space="preserve"> (6), 677-686, (1969).</w:t>
      </w:r>
      <w:bookmarkEnd w:id="27"/>
    </w:p>
    <w:p w14:paraId="7AB3BC9E" w14:textId="58133BFB" w:rsidR="00C31FD3" w:rsidRPr="004F249D" w:rsidRDefault="00C31FD3" w:rsidP="004F249D">
      <w:pPr>
        <w:widowControl/>
        <w:rPr>
          <w:noProof/>
          <w:color w:val="000000" w:themeColor="text1"/>
        </w:rPr>
      </w:pPr>
      <w:bookmarkStart w:id="28" w:name="_ENREF_28"/>
      <w:r w:rsidRPr="004F249D">
        <w:rPr>
          <w:noProof/>
          <w:color w:val="000000" w:themeColor="text1"/>
        </w:rPr>
        <w:t>28</w:t>
      </w:r>
      <w:r w:rsidRPr="004F249D">
        <w:rPr>
          <w:noProof/>
          <w:color w:val="000000" w:themeColor="text1"/>
        </w:rPr>
        <w:tab/>
        <w:t>Lowe, H. C., James, B.</w:t>
      </w:r>
      <w:r w:rsidR="00D92137">
        <w:rPr>
          <w:noProof/>
          <w:color w:val="000000" w:themeColor="text1"/>
        </w:rPr>
        <w:t>,</w:t>
      </w:r>
      <w:r w:rsidRPr="004F249D">
        <w:rPr>
          <w:noProof/>
          <w:color w:val="000000" w:themeColor="text1"/>
        </w:rPr>
        <w:t xml:space="preserve"> Khachigian, L. M. </w:t>
      </w:r>
      <w:r w:rsidRPr="004F249D">
        <w:rPr>
          <w:i/>
          <w:noProof/>
          <w:color w:val="000000" w:themeColor="text1"/>
        </w:rPr>
        <w:t>A novel model of in-stent restenosis: rat aortic stenting</w:t>
      </w:r>
      <w:r w:rsidRPr="004F249D">
        <w:rPr>
          <w:noProof/>
          <w:color w:val="000000" w:themeColor="text1"/>
        </w:rPr>
        <w:t>.</w:t>
      </w:r>
      <w:r w:rsidR="00D92137">
        <w:rPr>
          <w:noProof/>
          <w:color w:val="000000" w:themeColor="text1"/>
        </w:rPr>
        <w:t xml:space="preserve"> </w:t>
      </w:r>
      <w:r w:rsidRPr="004F249D">
        <w:rPr>
          <w:noProof/>
          <w:color w:val="000000" w:themeColor="text1"/>
        </w:rPr>
        <w:t>Heart.</w:t>
      </w:r>
      <w:r w:rsidR="00BA1877" w:rsidRPr="004F249D" w:rsidDel="00BA1877">
        <w:rPr>
          <w:noProof/>
          <w:color w:val="000000" w:themeColor="text1"/>
        </w:rPr>
        <w:t xml:space="preserve"> </w:t>
      </w:r>
      <w:r w:rsidRPr="004F249D">
        <w:rPr>
          <w:b/>
          <w:noProof/>
          <w:color w:val="000000" w:themeColor="text1"/>
        </w:rPr>
        <w:t>91</w:t>
      </w:r>
      <w:r w:rsidR="00BA1877" w:rsidRPr="004F249D">
        <w:rPr>
          <w:b/>
          <w:noProof/>
          <w:color w:val="000000" w:themeColor="text1"/>
        </w:rPr>
        <w:t xml:space="preserve"> </w:t>
      </w:r>
      <w:r w:rsidRPr="004F249D">
        <w:rPr>
          <w:noProof/>
          <w:color w:val="000000" w:themeColor="text1"/>
        </w:rPr>
        <w:t>(3)</w:t>
      </w:r>
      <w:r w:rsidR="00BA1877" w:rsidRPr="004F249D">
        <w:rPr>
          <w:noProof/>
          <w:color w:val="000000" w:themeColor="text1"/>
        </w:rPr>
        <w:t>,</w:t>
      </w:r>
      <w:r w:rsidRPr="004F249D">
        <w:rPr>
          <w:noProof/>
          <w:color w:val="000000" w:themeColor="text1"/>
        </w:rPr>
        <w:t>393-</w:t>
      </w:r>
      <w:r w:rsidR="00BA1877" w:rsidRPr="004F249D">
        <w:rPr>
          <w:noProof/>
          <w:color w:val="000000" w:themeColor="text1"/>
        </w:rPr>
        <w:t>39</w:t>
      </w:r>
      <w:r w:rsidRPr="004F249D">
        <w:rPr>
          <w:noProof/>
          <w:color w:val="000000" w:themeColor="text1"/>
        </w:rPr>
        <w:t>5</w:t>
      </w:r>
      <w:r w:rsidR="00BA1877" w:rsidRPr="004F249D">
        <w:rPr>
          <w:noProof/>
          <w:color w:val="000000" w:themeColor="text1"/>
        </w:rPr>
        <w:t>, (2005)</w:t>
      </w:r>
      <w:r w:rsidRPr="004F249D">
        <w:rPr>
          <w:noProof/>
          <w:color w:val="000000" w:themeColor="text1"/>
        </w:rPr>
        <w:t xml:space="preserve">. </w:t>
      </w:r>
      <w:bookmarkEnd w:id="28"/>
    </w:p>
    <w:p w14:paraId="2A22F68B" w14:textId="6E9C202C" w:rsidR="00C31FD3" w:rsidRPr="004F249D" w:rsidRDefault="00C31FD3" w:rsidP="004F249D">
      <w:pPr>
        <w:widowControl/>
        <w:rPr>
          <w:noProof/>
          <w:color w:val="000000" w:themeColor="text1"/>
        </w:rPr>
      </w:pPr>
      <w:bookmarkStart w:id="29" w:name="_ENREF_29"/>
      <w:r w:rsidRPr="004F249D">
        <w:rPr>
          <w:noProof/>
          <w:color w:val="000000" w:themeColor="text1"/>
        </w:rPr>
        <w:t>29</w:t>
      </w:r>
      <w:r w:rsidRPr="004F249D">
        <w:rPr>
          <w:noProof/>
          <w:color w:val="000000" w:themeColor="text1"/>
        </w:rPr>
        <w:tab/>
        <w:t>Unthank, J. L., Nixon, J. C.</w:t>
      </w:r>
      <w:r w:rsidR="00D92137">
        <w:rPr>
          <w:noProof/>
          <w:color w:val="000000" w:themeColor="text1"/>
        </w:rPr>
        <w:t>,</w:t>
      </w:r>
      <w:r w:rsidRPr="004F249D">
        <w:rPr>
          <w:noProof/>
          <w:color w:val="000000" w:themeColor="text1"/>
        </w:rPr>
        <w:t xml:space="preserve"> Lash, J. M. Early adaptations in collateral and microvascular resistances after ligation of the rat femoral artery. </w:t>
      </w:r>
      <w:r w:rsidR="00BA1877" w:rsidRPr="004F249D">
        <w:rPr>
          <w:i/>
          <w:noProof/>
          <w:color w:val="000000" w:themeColor="text1"/>
        </w:rPr>
        <w:t>Journal of Applied Physiology</w:t>
      </w:r>
      <w:r w:rsidRPr="004F249D">
        <w:rPr>
          <w:i/>
          <w:noProof/>
          <w:color w:val="000000" w:themeColor="text1"/>
        </w:rPr>
        <w:t>.</w:t>
      </w:r>
      <w:r w:rsidRPr="004F249D">
        <w:rPr>
          <w:noProof/>
          <w:color w:val="000000" w:themeColor="text1"/>
        </w:rPr>
        <w:t xml:space="preserve"> </w:t>
      </w:r>
      <w:r w:rsidRPr="004F249D">
        <w:rPr>
          <w:b/>
          <w:noProof/>
          <w:color w:val="000000" w:themeColor="text1"/>
        </w:rPr>
        <w:t>79</w:t>
      </w:r>
      <w:r w:rsidRPr="004F249D">
        <w:rPr>
          <w:noProof/>
          <w:color w:val="000000" w:themeColor="text1"/>
        </w:rPr>
        <w:t xml:space="preserve"> (1), 73-82, (1985).</w:t>
      </w:r>
      <w:bookmarkEnd w:id="29"/>
    </w:p>
    <w:p w14:paraId="3C27AA2B" w14:textId="77551E8B" w:rsidR="00C31FD3" w:rsidRPr="004F249D" w:rsidRDefault="00C31FD3" w:rsidP="004F249D">
      <w:pPr>
        <w:widowControl/>
        <w:rPr>
          <w:noProof/>
          <w:color w:val="000000" w:themeColor="text1"/>
        </w:rPr>
      </w:pPr>
      <w:bookmarkStart w:id="30" w:name="_ENREF_30"/>
      <w:r w:rsidRPr="004F249D">
        <w:rPr>
          <w:noProof/>
          <w:color w:val="000000" w:themeColor="text1"/>
        </w:rPr>
        <w:t>30</w:t>
      </w:r>
      <w:r w:rsidRPr="004F249D">
        <w:rPr>
          <w:noProof/>
          <w:color w:val="000000" w:themeColor="text1"/>
        </w:rPr>
        <w:tab/>
        <w:t>Nevzati, E.</w:t>
      </w:r>
      <w:r w:rsidRPr="004F249D">
        <w:rPr>
          <w:i/>
          <w:noProof/>
          <w:color w:val="000000" w:themeColor="text1"/>
        </w:rPr>
        <w:t xml:space="preserve"> </w:t>
      </w:r>
      <w:r w:rsidR="003B5040" w:rsidRPr="004F249D">
        <w:rPr>
          <w:noProof/>
          <w:color w:val="000000" w:themeColor="text1"/>
        </w:rPr>
        <w:t>et al</w:t>
      </w:r>
      <w:r w:rsidRPr="004F249D">
        <w:rPr>
          <w:i/>
          <w:noProof/>
          <w:color w:val="000000" w:themeColor="text1"/>
        </w:rPr>
        <w:t>.</w:t>
      </w:r>
      <w:r w:rsidRPr="004F249D">
        <w:rPr>
          <w:noProof/>
          <w:color w:val="000000" w:themeColor="text1"/>
        </w:rPr>
        <w:t xml:space="preserve"> Biodegradable Magnesium Stent Treatment of Saccular Aneurysms in a Rat Model - Introduction of the Surgical Technique. </w:t>
      </w:r>
      <w:r w:rsidR="00751B6A" w:rsidRPr="004F249D">
        <w:rPr>
          <w:i/>
          <w:noProof/>
          <w:color w:val="000000" w:themeColor="text1"/>
        </w:rPr>
        <w:t>Journal of Visualized Experiments</w:t>
      </w:r>
      <w:r w:rsidRPr="004F249D">
        <w:rPr>
          <w:i/>
          <w:noProof/>
          <w:color w:val="000000" w:themeColor="text1"/>
        </w:rPr>
        <w:t>.</w:t>
      </w:r>
      <w:r w:rsidRPr="004F249D">
        <w:rPr>
          <w:noProof/>
          <w:color w:val="000000" w:themeColor="text1"/>
        </w:rPr>
        <w:t xml:space="preserve"> </w:t>
      </w:r>
      <w:r w:rsidRPr="004F249D">
        <w:rPr>
          <w:b/>
          <w:noProof/>
          <w:color w:val="000000" w:themeColor="text1"/>
        </w:rPr>
        <w:t>1</w:t>
      </w:r>
      <w:r w:rsidRPr="004F249D">
        <w:rPr>
          <w:noProof/>
          <w:color w:val="000000" w:themeColor="text1"/>
        </w:rPr>
        <w:t xml:space="preserve"> (128), 56359, (2017).</w:t>
      </w:r>
      <w:bookmarkEnd w:id="30"/>
    </w:p>
    <w:p w14:paraId="29284B30" w14:textId="6457173A" w:rsidR="00C31FD3" w:rsidRPr="004F249D" w:rsidRDefault="00C31FD3" w:rsidP="004F249D">
      <w:pPr>
        <w:widowControl/>
        <w:rPr>
          <w:noProof/>
          <w:color w:val="000000" w:themeColor="text1"/>
        </w:rPr>
      </w:pPr>
      <w:bookmarkStart w:id="31" w:name="_ENREF_31"/>
      <w:r w:rsidRPr="004F249D">
        <w:rPr>
          <w:noProof/>
          <w:color w:val="000000" w:themeColor="text1"/>
        </w:rPr>
        <w:t>31</w:t>
      </w:r>
      <w:r w:rsidRPr="004F249D">
        <w:rPr>
          <w:noProof/>
          <w:color w:val="000000" w:themeColor="text1"/>
        </w:rPr>
        <w:tab/>
        <w:t>Aquarius, R., Smits, D., Gounis, M. J., Leenders, W. P. J.</w:t>
      </w:r>
      <w:r w:rsidR="00D92137">
        <w:rPr>
          <w:noProof/>
          <w:color w:val="000000" w:themeColor="text1"/>
        </w:rPr>
        <w:t>,</w:t>
      </w:r>
      <w:r w:rsidRPr="004F249D">
        <w:rPr>
          <w:noProof/>
          <w:color w:val="000000" w:themeColor="text1"/>
        </w:rPr>
        <w:t xml:space="preserve"> de Vries, J. Flow diverter implantation in a rat model of sidewall aneurysm: a feasibility study. </w:t>
      </w:r>
      <w:r w:rsidR="00751B6A" w:rsidRPr="004F249D">
        <w:rPr>
          <w:i/>
          <w:noProof/>
          <w:color w:val="000000" w:themeColor="text1"/>
        </w:rPr>
        <w:t>Journal of NeuroInterventional Surgery</w:t>
      </w:r>
      <w:r w:rsidRPr="004F249D">
        <w:rPr>
          <w:i/>
          <w:noProof/>
          <w:color w:val="000000" w:themeColor="text1"/>
        </w:rPr>
        <w:t>.</w:t>
      </w:r>
      <w:r w:rsidRPr="004F249D">
        <w:rPr>
          <w:noProof/>
          <w:color w:val="000000" w:themeColor="text1"/>
        </w:rPr>
        <w:t xml:space="preserve"> </w:t>
      </w:r>
      <w:r w:rsidRPr="004F249D">
        <w:rPr>
          <w:b/>
          <w:noProof/>
          <w:color w:val="000000" w:themeColor="text1"/>
        </w:rPr>
        <w:t>10</w:t>
      </w:r>
      <w:r w:rsidRPr="004F249D">
        <w:rPr>
          <w:noProof/>
          <w:color w:val="000000" w:themeColor="text1"/>
        </w:rPr>
        <w:t xml:space="preserve"> (1), 88-92, (2018).</w:t>
      </w:r>
      <w:bookmarkEnd w:id="31"/>
    </w:p>
    <w:p w14:paraId="44C7AA20" w14:textId="58B815C7" w:rsidR="00C31FD3" w:rsidRPr="004F249D" w:rsidRDefault="00C31FD3" w:rsidP="004F249D">
      <w:pPr>
        <w:widowControl/>
        <w:rPr>
          <w:noProof/>
          <w:color w:val="000000" w:themeColor="text1"/>
        </w:rPr>
      </w:pPr>
    </w:p>
    <w:p w14:paraId="125E195D" w14:textId="76DFF8CE" w:rsidR="009F659A" w:rsidRPr="004F249D" w:rsidRDefault="00E365A1" w:rsidP="004F249D">
      <w:pPr>
        <w:widowControl/>
        <w:rPr>
          <w:color w:val="808080" w:themeColor="background1" w:themeShade="80"/>
        </w:rPr>
      </w:pPr>
      <w:r w:rsidRPr="004F249D">
        <w:rPr>
          <w:color w:val="000000" w:themeColor="text1"/>
        </w:rPr>
        <w:fldChar w:fldCharType="end"/>
      </w:r>
    </w:p>
    <w:sectPr w:rsidR="009F659A" w:rsidRPr="004F249D" w:rsidSect="004F249D">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0D893" w14:textId="77777777" w:rsidR="00091DA3" w:rsidRDefault="00091DA3" w:rsidP="00621C4E">
      <w:r>
        <w:separator/>
      </w:r>
    </w:p>
  </w:endnote>
  <w:endnote w:type="continuationSeparator" w:id="0">
    <w:p w14:paraId="2F79F1D4" w14:textId="77777777" w:rsidR="00091DA3" w:rsidRDefault="00091DA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CE010" w14:textId="77777777" w:rsidR="00FF1B9B" w:rsidRDefault="00FF1B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06447" w14:textId="77777777" w:rsidR="00FF1B9B" w:rsidRDefault="00FF1B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98539" w14:textId="77777777" w:rsidR="00FF1B9B" w:rsidRDefault="00FF1B9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C236B" w14:textId="77777777" w:rsidR="00091DA3" w:rsidRDefault="00091DA3" w:rsidP="00621C4E">
      <w:r>
        <w:separator/>
      </w:r>
    </w:p>
  </w:footnote>
  <w:footnote w:type="continuationSeparator" w:id="0">
    <w:p w14:paraId="0B6A3682" w14:textId="77777777" w:rsidR="00091DA3" w:rsidRDefault="00091DA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28FCA" w14:textId="77777777" w:rsidR="00FF1B9B" w:rsidRDefault="00FF1B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E0EC3" w14:textId="77777777" w:rsidR="00FF1B9B" w:rsidRPr="006F06E4" w:rsidRDefault="00FF1B9B" w:rsidP="00B81B15">
    <w:pPr>
      <w:pStyle w:val="Header"/>
      <w:tabs>
        <w:tab w:val="clear" w:pos="9360"/>
        <w:tab w:val="left" w:pos="5724"/>
      </w:tabs>
      <w:rPr>
        <w:b/>
        <w:color w:val="1F497D"/>
        <w:sz w:val="28"/>
        <w:szCs w:val="28"/>
      </w:rPr>
    </w:pPr>
    <w:r w:rsidRPr="009A38A5">
      <w:rPr>
        <w:sz w:val="22"/>
      </w:rPr>
      <w:tab/>
    </w:r>
    <w:r>
      <w:rPr>
        <w:sz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FB45B" w14:textId="0180CE3D" w:rsidR="00FF1B9B" w:rsidRPr="006F06E4" w:rsidRDefault="00FF1B9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5011"/>
    <w:multiLevelType w:val="hybridMultilevel"/>
    <w:tmpl w:val="D3F2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E9693C"/>
    <w:multiLevelType w:val="multilevel"/>
    <w:tmpl w:val="0D0A9474"/>
    <w:lvl w:ilvl="0">
      <w:start w:val="1"/>
      <w:numFmt w:val="decimal"/>
      <w:lvlText w:val="%1."/>
      <w:lvlJc w:val="left"/>
      <w:pPr>
        <w:ind w:left="1485" w:hanging="360"/>
      </w:pPr>
      <w:rPr>
        <w:rFonts w:hint="default"/>
      </w:rPr>
    </w:lvl>
    <w:lvl w:ilvl="1">
      <w:start w:val="1"/>
      <w:numFmt w:val="decimal"/>
      <w:isLgl/>
      <w:lvlText w:val="%1.%2"/>
      <w:lvlJc w:val="left"/>
      <w:pPr>
        <w:ind w:left="1890" w:hanging="405"/>
      </w:pPr>
      <w:rPr>
        <w:rFonts w:hint="default"/>
      </w:rPr>
    </w:lvl>
    <w:lvl w:ilvl="2">
      <w:start w:val="1"/>
      <w:numFmt w:val="decimal"/>
      <w:isLgl/>
      <w:lvlText w:val="%1.%2.%3"/>
      <w:lvlJc w:val="left"/>
      <w:pPr>
        <w:ind w:left="2565" w:hanging="720"/>
      </w:pPr>
      <w:rPr>
        <w:rFonts w:hint="default"/>
      </w:rPr>
    </w:lvl>
    <w:lvl w:ilvl="3">
      <w:start w:val="1"/>
      <w:numFmt w:val="decimal"/>
      <w:isLgl/>
      <w:lvlText w:val="%1.%2.%3.%4"/>
      <w:lvlJc w:val="left"/>
      <w:pPr>
        <w:ind w:left="2925" w:hanging="720"/>
      </w:pPr>
      <w:rPr>
        <w:rFonts w:hint="default"/>
      </w:rPr>
    </w:lvl>
    <w:lvl w:ilvl="4">
      <w:start w:val="1"/>
      <w:numFmt w:val="decimal"/>
      <w:isLgl/>
      <w:lvlText w:val="%1.%2.%3.%4.%5"/>
      <w:lvlJc w:val="left"/>
      <w:pPr>
        <w:ind w:left="3645" w:hanging="1080"/>
      </w:pPr>
      <w:rPr>
        <w:rFonts w:hint="default"/>
      </w:rPr>
    </w:lvl>
    <w:lvl w:ilvl="5">
      <w:start w:val="1"/>
      <w:numFmt w:val="decimal"/>
      <w:isLgl/>
      <w:lvlText w:val="%1.%2.%3.%4.%5.%6"/>
      <w:lvlJc w:val="left"/>
      <w:pPr>
        <w:ind w:left="4005" w:hanging="1080"/>
      </w:pPr>
      <w:rPr>
        <w:rFonts w:hint="default"/>
      </w:rPr>
    </w:lvl>
    <w:lvl w:ilvl="6">
      <w:start w:val="1"/>
      <w:numFmt w:val="decimal"/>
      <w:isLgl/>
      <w:lvlText w:val="%1.%2.%3.%4.%5.%6.%7"/>
      <w:lvlJc w:val="left"/>
      <w:pPr>
        <w:ind w:left="4725" w:hanging="1440"/>
      </w:pPr>
      <w:rPr>
        <w:rFonts w:hint="default"/>
      </w:rPr>
    </w:lvl>
    <w:lvl w:ilvl="7">
      <w:start w:val="1"/>
      <w:numFmt w:val="decimal"/>
      <w:isLgl/>
      <w:lvlText w:val="%1.%2.%3.%4.%5.%6.%7.%8"/>
      <w:lvlJc w:val="left"/>
      <w:pPr>
        <w:ind w:left="5085" w:hanging="1440"/>
      </w:pPr>
      <w:rPr>
        <w:rFonts w:hint="default"/>
      </w:rPr>
    </w:lvl>
    <w:lvl w:ilvl="8">
      <w:start w:val="1"/>
      <w:numFmt w:val="decimal"/>
      <w:isLgl/>
      <w:lvlText w:val="%1.%2.%3.%4.%5.%6.%7.%8.%9"/>
      <w:lvlJc w:val="left"/>
      <w:pPr>
        <w:ind w:left="5805" w:hanging="180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306ACC"/>
    <w:multiLevelType w:val="hybridMultilevel"/>
    <w:tmpl w:val="12CED6F8"/>
    <w:lvl w:ilvl="0" w:tplc="942A7654">
      <w:start w:val="3"/>
      <w:numFmt w:val="bullet"/>
      <w:lvlText w:val="-"/>
      <w:lvlJc w:val="left"/>
      <w:pPr>
        <w:ind w:left="2520" w:hanging="360"/>
      </w:pPr>
      <w:rPr>
        <w:rFonts w:ascii="Calibri" w:eastAsia="Times New Roman" w:hAnsi="Calibri" w:cstheme="minorHAnsi" w:hint="default"/>
      </w:rPr>
    </w:lvl>
    <w:lvl w:ilvl="1" w:tplc="04090003" w:tentative="1">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B5256F"/>
    <w:multiLevelType w:val="hybridMultilevel"/>
    <w:tmpl w:val="7C4CEC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22749C"/>
    <w:multiLevelType w:val="hybridMultilevel"/>
    <w:tmpl w:val="D7684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C74CE8"/>
    <w:multiLevelType w:val="hybridMultilevel"/>
    <w:tmpl w:val="378AF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FE3163"/>
    <w:multiLevelType w:val="hybridMultilevel"/>
    <w:tmpl w:val="DD7ECF0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27DAC"/>
    <w:multiLevelType w:val="multilevel"/>
    <w:tmpl w:val="6D06F51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2B4EC8"/>
    <w:multiLevelType w:val="hybridMultilevel"/>
    <w:tmpl w:val="342016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F473D6B"/>
    <w:multiLevelType w:val="hybridMultilevel"/>
    <w:tmpl w:val="FD66F9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265AEE"/>
    <w:multiLevelType w:val="hybridMultilevel"/>
    <w:tmpl w:val="396EB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4"/>
  </w:num>
  <w:num w:numId="3">
    <w:abstractNumId w:val="7"/>
  </w:num>
  <w:num w:numId="4">
    <w:abstractNumId w:val="22"/>
  </w:num>
  <w:num w:numId="5">
    <w:abstractNumId w:val="14"/>
  </w:num>
  <w:num w:numId="6">
    <w:abstractNumId w:val="21"/>
  </w:num>
  <w:num w:numId="7">
    <w:abstractNumId w:val="2"/>
  </w:num>
  <w:num w:numId="8">
    <w:abstractNumId w:val="15"/>
  </w:num>
  <w:num w:numId="9">
    <w:abstractNumId w:val="17"/>
  </w:num>
  <w:num w:numId="10">
    <w:abstractNumId w:val="23"/>
  </w:num>
  <w:num w:numId="11">
    <w:abstractNumId w:val="28"/>
  </w:num>
  <w:num w:numId="12">
    <w:abstractNumId w:val="4"/>
  </w:num>
  <w:num w:numId="13">
    <w:abstractNumId w:val="26"/>
  </w:num>
  <w:num w:numId="14">
    <w:abstractNumId w:val="33"/>
  </w:num>
  <w:num w:numId="15">
    <w:abstractNumId w:val="18"/>
  </w:num>
  <w:num w:numId="16">
    <w:abstractNumId w:val="13"/>
  </w:num>
  <w:num w:numId="17">
    <w:abstractNumId w:val="27"/>
  </w:num>
  <w:num w:numId="18">
    <w:abstractNumId w:val="19"/>
  </w:num>
  <w:num w:numId="19">
    <w:abstractNumId w:val="30"/>
  </w:num>
  <w:num w:numId="20">
    <w:abstractNumId w:val="5"/>
  </w:num>
  <w:num w:numId="21">
    <w:abstractNumId w:val="31"/>
  </w:num>
  <w:num w:numId="22">
    <w:abstractNumId w:val="29"/>
  </w:num>
  <w:num w:numId="23">
    <w:abstractNumId w:val="20"/>
  </w:num>
  <w:num w:numId="24">
    <w:abstractNumId w:val="34"/>
  </w:num>
  <w:num w:numId="25">
    <w:abstractNumId w:val="10"/>
  </w:num>
  <w:num w:numId="26">
    <w:abstractNumId w:val="8"/>
  </w:num>
  <w:num w:numId="27">
    <w:abstractNumId w:val="16"/>
  </w:num>
  <w:num w:numId="28">
    <w:abstractNumId w:val="3"/>
  </w:num>
  <w:num w:numId="29">
    <w:abstractNumId w:val="1"/>
  </w:num>
  <w:num w:numId="30">
    <w:abstractNumId w:val="12"/>
  </w:num>
  <w:num w:numId="31">
    <w:abstractNumId w:val="11"/>
  </w:num>
  <w:num w:numId="32">
    <w:abstractNumId w:val="25"/>
  </w:num>
  <w:num w:numId="33">
    <w:abstractNumId w:val="32"/>
  </w:num>
  <w:num w:numId="34">
    <w:abstractNumId w:val="35"/>
  </w:num>
  <w:num w:numId="35">
    <w:abstractNumId w:val="0"/>
  </w:num>
  <w:num w:numId="36">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xMTEwMTO2sDQxNDBX0lEKTi0uzszPAykwrAUAyaHBFywAAAA="/>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ezx9sz4zade9epzae5weez2005v9vpw29x&quot;&gt;My EndNote Library&lt;record-ids&gt;&lt;item&gt;652&lt;/item&gt;&lt;item&gt;759&lt;/item&gt;&lt;item&gt;793&lt;/item&gt;&lt;item&gt;794&lt;/item&gt;&lt;item&gt;808&lt;/item&gt;&lt;item&gt;809&lt;/item&gt;&lt;item&gt;810&lt;/item&gt;&lt;item&gt;814&lt;/item&gt;&lt;item&gt;820&lt;/item&gt;&lt;item&gt;823&lt;/item&gt;&lt;item&gt;825&lt;/item&gt;&lt;item&gt;826&lt;/item&gt;&lt;item&gt;827&lt;/item&gt;&lt;item&gt;828&lt;/item&gt;&lt;item&gt;830&lt;/item&gt;&lt;item&gt;831&lt;/item&gt;&lt;item&gt;835&lt;/item&gt;&lt;item&gt;856&lt;/item&gt;&lt;item&gt;1278&lt;/item&gt;&lt;item&gt;1385&lt;/item&gt;&lt;item&gt;1386&lt;/item&gt;&lt;item&gt;1387&lt;/item&gt;&lt;item&gt;1388&lt;/item&gt;&lt;item&gt;1389&lt;/item&gt;&lt;item&gt;1474&lt;/item&gt;&lt;item&gt;1476&lt;/item&gt;&lt;item&gt;1477&lt;/item&gt;&lt;item&gt;1478&lt;/item&gt;&lt;item&gt;1479&lt;/item&gt;&lt;item&gt;1480&lt;/item&gt;&lt;item&gt;1501&lt;/item&gt;&lt;item&gt;1502&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27A03"/>
    <w:rsid w:val="000322FB"/>
    <w:rsid w:val="00032769"/>
    <w:rsid w:val="0003311E"/>
    <w:rsid w:val="000361CE"/>
    <w:rsid w:val="00037B58"/>
    <w:rsid w:val="00050362"/>
    <w:rsid w:val="00051B73"/>
    <w:rsid w:val="00060ABE"/>
    <w:rsid w:val="00061046"/>
    <w:rsid w:val="00061A50"/>
    <w:rsid w:val="0006361B"/>
    <w:rsid w:val="00064104"/>
    <w:rsid w:val="000641AB"/>
    <w:rsid w:val="000652E3"/>
    <w:rsid w:val="00066025"/>
    <w:rsid w:val="00067A8F"/>
    <w:rsid w:val="000701D1"/>
    <w:rsid w:val="00074637"/>
    <w:rsid w:val="000764B4"/>
    <w:rsid w:val="00080A20"/>
    <w:rsid w:val="00082796"/>
    <w:rsid w:val="00082DF4"/>
    <w:rsid w:val="00086FF5"/>
    <w:rsid w:val="00087C0A"/>
    <w:rsid w:val="00090E9C"/>
    <w:rsid w:val="00091DA3"/>
    <w:rsid w:val="0009332E"/>
    <w:rsid w:val="00093BC4"/>
    <w:rsid w:val="000943E6"/>
    <w:rsid w:val="00097929"/>
    <w:rsid w:val="000A1E80"/>
    <w:rsid w:val="000A3B70"/>
    <w:rsid w:val="000A5153"/>
    <w:rsid w:val="000B10AE"/>
    <w:rsid w:val="000B30BF"/>
    <w:rsid w:val="000B55AA"/>
    <w:rsid w:val="000B566B"/>
    <w:rsid w:val="000B662E"/>
    <w:rsid w:val="000B7294"/>
    <w:rsid w:val="000B75D0"/>
    <w:rsid w:val="000B7BE5"/>
    <w:rsid w:val="000C1CF8"/>
    <w:rsid w:val="000C49CF"/>
    <w:rsid w:val="000C52E9"/>
    <w:rsid w:val="000C5CDC"/>
    <w:rsid w:val="000C65DC"/>
    <w:rsid w:val="000C66F3"/>
    <w:rsid w:val="000C6900"/>
    <w:rsid w:val="000D2CE6"/>
    <w:rsid w:val="000D31E8"/>
    <w:rsid w:val="000D76E4"/>
    <w:rsid w:val="000E3816"/>
    <w:rsid w:val="000E4D29"/>
    <w:rsid w:val="000E4F77"/>
    <w:rsid w:val="000F1345"/>
    <w:rsid w:val="000F1F90"/>
    <w:rsid w:val="000F265C"/>
    <w:rsid w:val="000F345B"/>
    <w:rsid w:val="000F3AFA"/>
    <w:rsid w:val="000F5712"/>
    <w:rsid w:val="000F6611"/>
    <w:rsid w:val="000F7E22"/>
    <w:rsid w:val="000F7F12"/>
    <w:rsid w:val="001104F3"/>
    <w:rsid w:val="00112EEB"/>
    <w:rsid w:val="001173FF"/>
    <w:rsid w:val="00124732"/>
    <w:rsid w:val="0012563A"/>
    <w:rsid w:val="001264DE"/>
    <w:rsid w:val="001313A7"/>
    <w:rsid w:val="0013276F"/>
    <w:rsid w:val="00135EA0"/>
    <w:rsid w:val="0013621E"/>
    <w:rsid w:val="0013642E"/>
    <w:rsid w:val="001376EA"/>
    <w:rsid w:val="00141367"/>
    <w:rsid w:val="00142EFE"/>
    <w:rsid w:val="00145776"/>
    <w:rsid w:val="00146552"/>
    <w:rsid w:val="00152A23"/>
    <w:rsid w:val="00154BEE"/>
    <w:rsid w:val="00162CB7"/>
    <w:rsid w:val="00164046"/>
    <w:rsid w:val="001665C9"/>
    <w:rsid w:val="00166F32"/>
    <w:rsid w:val="00171E5B"/>
    <w:rsid w:val="00171F94"/>
    <w:rsid w:val="001727B9"/>
    <w:rsid w:val="00175D4E"/>
    <w:rsid w:val="0017668A"/>
    <w:rsid w:val="001766FE"/>
    <w:rsid w:val="001771E7"/>
    <w:rsid w:val="001911FF"/>
    <w:rsid w:val="00192006"/>
    <w:rsid w:val="00193180"/>
    <w:rsid w:val="00196792"/>
    <w:rsid w:val="001A7EE3"/>
    <w:rsid w:val="001B1519"/>
    <w:rsid w:val="001B2E2D"/>
    <w:rsid w:val="001B5334"/>
    <w:rsid w:val="001B5CD2"/>
    <w:rsid w:val="001C0BEE"/>
    <w:rsid w:val="001C1E49"/>
    <w:rsid w:val="001C27C1"/>
    <w:rsid w:val="001C2954"/>
    <w:rsid w:val="001C2A98"/>
    <w:rsid w:val="001C4873"/>
    <w:rsid w:val="001C4D95"/>
    <w:rsid w:val="001C6A6E"/>
    <w:rsid w:val="001D3D7D"/>
    <w:rsid w:val="001D3FFF"/>
    <w:rsid w:val="001D625F"/>
    <w:rsid w:val="001D68A4"/>
    <w:rsid w:val="001D7576"/>
    <w:rsid w:val="001E0E3F"/>
    <w:rsid w:val="001E14A0"/>
    <w:rsid w:val="001E485D"/>
    <w:rsid w:val="001E641E"/>
    <w:rsid w:val="001E7376"/>
    <w:rsid w:val="001F225C"/>
    <w:rsid w:val="00201CFA"/>
    <w:rsid w:val="0020220D"/>
    <w:rsid w:val="00202448"/>
    <w:rsid w:val="00202D15"/>
    <w:rsid w:val="002040A0"/>
    <w:rsid w:val="00205B3F"/>
    <w:rsid w:val="00212EAE"/>
    <w:rsid w:val="00214BEE"/>
    <w:rsid w:val="002205B8"/>
    <w:rsid w:val="00221569"/>
    <w:rsid w:val="00225720"/>
    <w:rsid w:val="002259E5"/>
    <w:rsid w:val="00226140"/>
    <w:rsid w:val="002274F3"/>
    <w:rsid w:val="0023094C"/>
    <w:rsid w:val="002334B1"/>
    <w:rsid w:val="00234BE3"/>
    <w:rsid w:val="00235A90"/>
    <w:rsid w:val="00241E48"/>
    <w:rsid w:val="0024214E"/>
    <w:rsid w:val="00242623"/>
    <w:rsid w:val="002450C2"/>
    <w:rsid w:val="00246722"/>
    <w:rsid w:val="00250558"/>
    <w:rsid w:val="002605D1"/>
    <w:rsid w:val="00260652"/>
    <w:rsid w:val="002615C9"/>
    <w:rsid w:val="00261F25"/>
    <w:rsid w:val="002648A9"/>
    <w:rsid w:val="0026536F"/>
    <w:rsid w:val="0026553C"/>
    <w:rsid w:val="00267DD5"/>
    <w:rsid w:val="00274A0A"/>
    <w:rsid w:val="00277593"/>
    <w:rsid w:val="00280909"/>
    <w:rsid w:val="00280918"/>
    <w:rsid w:val="00282AF6"/>
    <w:rsid w:val="0028596A"/>
    <w:rsid w:val="00287085"/>
    <w:rsid w:val="00290AF9"/>
    <w:rsid w:val="002924CB"/>
    <w:rsid w:val="00294FEA"/>
    <w:rsid w:val="002967CF"/>
    <w:rsid w:val="00297788"/>
    <w:rsid w:val="002A3285"/>
    <w:rsid w:val="002A3FA5"/>
    <w:rsid w:val="002A484B"/>
    <w:rsid w:val="002A64A6"/>
    <w:rsid w:val="002B3301"/>
    <w:rsid w:val="002C3F28"/>
    <w:rsid w:val="002C47D4"/>
    <w:rsid w:val="002D0F38"/>
    <w:rsid w:val="002D77E3"/>
    <w:rsid w:val="002F08C4"/>
    <w:rsid w:val="002F2420"/>
    <w:rsid w:val="002F2859"/>
    <w:rsid w:val="002F5202"/>
    <w:rsid w:val="002F584B"/>
    <w:rsid w:val="002F5DA5"/>
    <w:rsid w:val="002F6E3C"/>
    <w:rsid w:val="002F73C4"/>
    <w:rsid w:val="0030117D"/>
    <w:rsid w:val="00301F30"/>
    <w:rsid w:val="003038FD"/>
    <w:rsid w:val="00303C87"/>
    <w:rsid w:val="00304137"/>
    <w:rsid w:val="00304373"/>
    <w:rsid w:val="003108E5"/>
    <w:rsid w:val="003120CB"/>
    <w:rsid w:val="00320153"/>
    <w:rsid w:val="00320367"/>
    <w:rsid w:val="00322871"/>
    <w:rsid w:val="00326FB3"/>
    <w:rsid w:val="003316D4"/>
    <w:rsid w:val="00333822"/>
    <w:rsid w:val="00336715"/>
    <w:rsid w:val="003401EC"/>
    <w:rsid w:val="00340DFD"/>
    <w:rsid w:val="00344954"/>
    <w:rsid w:val="00350CD7"/>
    <w:rsid w:val="00352083"/>
    <w:rsid w:val="00353B27"/>
    <w:rsid w:val="00356B8C"/>
    <w:rsid w:val="00360292"/>
    <w:rsid w:val="00360C17"/>
    <w:rsid w:val="003621C6"/>
    <w:rsid w:val="003622B8"/>
    <w:rsid w:val="00366B76"/>
    <w:rsid w:val="00373051"/>
    <w:rsid w:val="00373AF5"/>
    <w:rsid w:val="00373B8F"/>
    <w:rsid w:val="00376D95"/>
    <w:rsid w:val="00377FBB"/>
    <w:rsid w:val="00385140"/>
    <w:rsid w:val="00386154"/>
    <w:rsid w:val="00386435"/>
    <w:rsid w:val="00386487"/>
    <w:rsid w:val="0039080B"/>
    <w:rsid w:val="00393CC7"/>
    <w:rsid w:val="003971F7"/>
    <w:rsid w:val="003A16FC"/>
    <w:rsid w:val="003A4FCD"/>
    <w:rsid w:val="003B0944"/>
    <w:rsid w:val="003B1593"/>
    <w:rsid w:val="003B2EA6"/>
    <w:rsid w:val="003B4381"/>
    <w:rsid w:val="003B5040"/>
    <w:rsid w:val="003C1043"/>
    <w:rsid w:val="003C1A30"/>
    <w:rsid w:val="003C33C0"/>
    <w:rsid w:val="003C6779"/>
    <w:rsid w:val="003D2998"/>
    <w:rsid w:val="003D2F0A"/>
    <w:rsid w:val="003D3891"/>
    <w:rsid w:val="003D5D84"/>
    <w:rsid w:val="003E0F4F"/>
    <w:rsid w:val="003E18AC"/>
    <w:rsid w:val="003E210B"/>
    <w:rsid w:val="003E2A12"/>
    <w:rsid w:val="003E3384"/>
    <w:rsid w:val="003E3CA4"/>
    <w:rsid w:val="003E4B8D"/>
    <w:rsid w:val="003E548E"/>
    <w:rsid w:val="00407EC8"/>
    <w:rsid w:val="004107AA"/>
    <w:rsid w:val="0041110A"/>
    <w:rsid w:val="00411624"/>
    <w:rsid w:val="004129DA"/>
    <w:rsid w:val="004148E1"/>
    <w:rsid w:val="00414CFA"/>
    <w:rsid w:val="00415EC0"/>
    <w:rsid w:val="00420BE9"/>
    <w:rsid w:val="00423AD8"/>
    <w:rsid w:val="00423FDD"/>
    <w:rsid w:val="00424C85"/>
    <w:rsid w:val="004260BD"/>
    <w:rsid w:val="00426D66"/>
    <w:rsid w:val="0043012F"/>
    <w:rsid w:val="00430F1F"/>
    <w:rsid w:val="004326EA"/>
    <w:rsid w:val="0044434C"/>
    <w:rsid w:val="0044456B"/>
    <w:rsid w:val="00447BD1"/>
    <w:rsid w:val="004507F3"/>
    <w:rsid w:val="00450AF4"/>
    <w:rsid w:val="00451A1D"/>
    <w:rsid w:val="00456A57"/>
    <w:rsid w:val="004607DE"/>
    <w:rsid w:val="00460B14"/>
    <w:rsid w:val="00464319"/>
    <w:rsid w:val="004671C7"/>
    <w:rsid w:val="00472799"/>
    <w:rsid w:val="00472A4D"/>
    <w:rsid w:val="00472F4D"/>
    <w:rsid w:val="004730BF"/>
    <w:rsid w:val="004737DC"/>
    <w:rsid w:val="00474DCB"/>
    <w:rsid w:val="0047535C"/>
    <w:rsid w:val="004762F6"/>
    <w:rsid w:val="00485870"/>
    <w:rsid w:val="00485FE8"/>
    <w:rsid w:val="00487BBC"/>
    <w:rsid w:val="00492473"/>
    <w:rsid w:val="00492EB5"/>
    <w:rsid w:val="00494F77"/>
    <w:rsid w:val="00497721"/>
    <w:rsid w:val="004A0229"/>
    <w:rsid w:val="004A35D2"/>
    <w:rsid w:val="004A71E4"/>
    <w:rsid w:val="004A7829"/>
    <w:rsid w:val="004A7EF3"/>
    <w:rsid w:val="004B21B3"/>
    <w:rsid w:val="004B2F00"/>
    <w:rsid w:val="004B6CD2"/>
    <w:rsid w:val="004B6E31"/>
    <w:rsid w:val="004C1D66"/>
    <w:rsid w:val="004C1E3A"/>
    <w:rsid w:val="004C31D7"/>
    <w:rsid w:val="004C394B"/>
    <w:rsid w:val="004C4AD2"/>
    <w:rsid w:val="004C6981"/>
    <w:rsid w:val="004D1F21"/>
    <w:rsid w:val="004D268C"/>
    <w:rsid w:val="004D59D8"/>
    <w:rsid w:val="004D5DA1"/>
    <w:rsid w:val="004E150F"/>
    <w:rsid w:val="004E1DCA"/>
    <w:rsid w:val="004E23A1"/>
    <w:rsid w:val="004E3489"/>
    <w:rsid w:val="004E358A"/>
    <w:rsid w:val="004E3AFA"/>
    <w:rsid w:val="004E53E0"/>
    <w:rsid w:val="004E6588"/>
    <w:rsid w:val="004F249D"/>
    <w:rsid w:val="004F2742"/>
    <w:rsid w:val="00502A0A"/>
    <w:rsid w:val="00504509"/>
    <w:rsid w:val="0050636E"/>
    <w:rsid w:val="00507C50"/>
    <w:rsid w:val="005119D8"/>
    <w:rsid w:val="0051262E"/>
    <w:rsid w:val="00514D40"/>
    <w:rsid w:val="00517C3A"/>
    <w:rsid w:val="005241E7"/>
    <w:rsid w:val="00527BF4"/>
    <w:rsid w:val="005324BE"/>
    <w:rsid w:val="00534F6C"/>
    <w:rsid w:val="00535994"/>
    <w:rsid w:val="0053646D"/>
    <w:rsid w:val="005374BE"/>
    <w:rsid w:val="00540AAD"/>
    <w:rsid w:val="00543EC1"/>
    <w:rsid w:val="00546458"/>
    <w:rsid w:val="0055087C"/>
    <w:rsid w:val="00553258"/>
    <w:rsid w:val="00553413"/>
    <w:rsid w:val="005539CB"/>
    <w:rsid w:val="00555983"/>
    <w:rsid w:val="00560E31"/>
    <w:rsid w:val="00561BDA"/>
    <w:rsid w:val="005752B6"/>
    <w:rsid w:val="00581B23"/>
    <w:rsid w:val="0058219C"/>
    <w:rsid w:val="0058707F"/>
    <w:rsid w:val="00591DBD"/>
    <w:rsid w:val="00592C16"/>
    <w:rsid w:val="005931FE"/>
    <w:rsid w:val="00593311"/>
    <w:rsid w:val="005A0028"/>
    <w:rsid w:val="005A0ACC"/>
    <w:rsid w:val="005A3C9A"/>
    <w:rsid w:val="005B0072"/>
    <w:rsid w:val="005B0732"/>
    <w:rsid w:val="005B186B"/>
    <w:rsid w:val="005B38A0"/>
    <w:rsid w:val="005B491C"/>
    <w:rsid w:val="005B4DBF"/>
    <w:rsid w:val="005B5DE2"/>
    <w:rsid w:val="005B674C"/>
    <w:rsid w:val="005C24F2"/>
    <w:rsid w:val="005C45FE"/>
    <w:rsid w:val="005C7561"/>
    <w:rsid w:val="005D1E57"/>
    <w:rsid w:val="005D2F57"/>
    <w:rsid w:val="005D34F6"/>
    <w:rsid w:val="005D4F1A"/>
    <w:rsid w:val="005E1884"/>
    <w:rsid w:val="005E5EF4"/>
    <w:rsid w:val="005F2889"/>
    <w:rsid w:val="005F373A"/>
    <w:rsid w:val="005F4F87"/>
    <w:rsid w:val="005F5B26"/>
    <w:rsid w:val="005F6B0E"/>
    <w:rsid w:val="005F760E"/>
    <w:rsid w:val="005F7B1D"/>
    <w:rsid w:val="00600705"/>
    <w:rsid w:val="006007AD"/>
    <w:rsid w:val="00601793"/>
    <w:rsid w:val="0060222A"/>
    <w:rsid w:val="006070C4"/>
    <w:rsid w:val="00610C21"/>
    <w:rsid w:val="00611907"/>
    <w:rsid w:val="00613116"/>
    <w:rsid w:val="006202A6"/>
    <w:rsid w:val="0062054B"/>
    <w:rsid w:val="00620E55"/>
    <w:rsid w:val="00621C4E"/>
    <w:rsid w:val="00624EAE"/>
    <w:rsid w:val="00626B24"/>
    <w:rsid w:val="006305D7"/>
    <w:rsid w:val="00632F63"/>
    <w:rsid w:val="00633A01"/>
    <w:rsid w:val="00633B97"/>
    <w:rsid w:val="006341F7"/>
    <w:rsid w:val="00634585"/>
    <w:rsid w:val="00635014"/>
    <w:rsid w:val="0063648E"/>
    <w:rsid w:val="006369CE"/>
    <w:rsid w:val="00637178"/>
    <w:rsid w:val="006411CA"/>
    <w:rsid w:val="00645C34"/>
    <w:rsid w:val="0064605E"/>
    <w:rsid w:val="00652B92"/>
    <w:rsid w:val="0065452C"/>
    <w:rsid w:val="00654F7E"/>
    <w:rsid w:val="00655B0B"/>
    <w:rsid w:val="006619C8"/>
    <w:rsid w:val="00667F6B"/>
    <w:rsid w:val="00671710"/>
    <w:rsid w:val="00671E04"/>
    <w:rsid w:val="00673414"/>
    <w:rsid w:val="00676079"/>
    <w:rsid w:val="00676ECD"/>
    <w:rsid w:val="00677D0A"/>
    <w:rsid w:val="0068185F"/>
    <w:rsid w:val="00682BE8"/>
    <w:rsid w:val="00684211"/>
    <w:rsid w:val="00685C5B"/>
    <w:rsid w:val="00695247"/>
    <w:rsid w:val="00696398"/>
    <w:rsid w:val="00696ACB"/>
    <w:rsid w:val="006A01CF"/>
    <w:rsid w:val="006A60DD"/>
    <w:rsid w:val="006B0237"/>
    <w:rsid w:val="006B0679"/>
    <w:rsid w:val="006B074C"/>
    <w:rsid w:val="006B3B84"/>
    <w:rsid w:val="006B4E7C"/>
    <w:rsid w:val="006B523C"/>
    <w:rsid w:val="006B5D8C"/>
    <w:rsid w:val="006B72D4"/>
    <w:rsid w:val="006C11CC"/>
    <w:rsid w:val="006C1AEB"/>
    <w:rsid w:val="006C1E57"/>
    <w:rsid w:val="006C4DE7"/>
    <w:rsid w:val="006C57FE"/>
    <w:rsid w:val="006C668E"/>
    <w:rsid w:val="006C6C90"/>
    <w:rsid w:val="006C735D"/>
    <w:rsid w:val="006D5D78"/>
    <w:rsid w:val="006E4B63"/>
    <w:rsid w:val="006F06E4"/>
    <w:rsid w:val="006F7B41"/>
    <w:rsid w:val="00702B5D"/>
    <w:rsid w:val="00703ED2"/>
    <w:rsid w:val="00707B8D"/>
    <w:rsid w:val="00713636"/>
    <w:rsid w:val="00714B8C"/>
    <w:rsid w:val="0071675D"/>
    <w:rsid w:val="00717736"/>
    <w:rsid w:val="00720D0D"/>
    <w:rsid w:val="00730BF3"/>
    <w:rsid w:val="00732B47"/>
    <w:rsid w:val="00732D88"/>
    <w:rsid w:val="00732FB5"/>
    <w:rsid w:val="0073382B"/>
    <w:rsid w:val="007357C1"/>
    <w:rsid w:val="00735CF5"/>
    <w:rsid w:val="0073698D"/>
    <w:rsid w:val="007374ED"/>
    <w:rsid w:val="0074063A"/>
    <w:rsid w:val="00741F2B"/>
    <w:rsid w:val="00742AA4"/>
    <w:rsid w:val="00743BA1"/>
    <w:rsid w:val="007440F1"/>
    <w:rsid w:val="00745F1E"/>
    <w:rsid w:val="007515FE"/>
    <w:rsid w:val="00751B6A"/>
    <w:rsid w:val="007601D0"/>
    <w:rsid w:val="007603BB"/>
    <w:rsid w:val="0076109D"/>
    <w:rsid w:val="0076277F"/>
    <w:rsid w:val="00767107"/>
    <w:rsid w:val="00767A25"/>
    <w:rsid w:val="00770A25"/>
    <w:rsid w:val="00773617"/>
    <w:rsid w:val="00773BFD"/>
    <w:rsid w:val="007743B3"/>
    <w:rsid w:val="00774490"/>
    <w:rsid w:val="007819FF"/>
    <w:rsid w:val="0078360C"/>
    <w:rsid w:val="00784093"/>
    <w:rsid w:val="00784A4C"/>
    <w:rsid w:val="00784BC6"/>
    <w:rsid w:val="0078523D"/>
    <w:rsid w:val="007900A3"/>
    <w:rsid w:val="007931DF"/>
    <w:rsid w:val="00797A43"/>
    <w:rsid w:val="007A0172"/>
    <w:rsid w:val="007A110C"/>
    <w:rsid w:val="007A1804"/>
    <w:rsid w:val="007A2511"/>
    <w:rsid w:val="007A260E"/>
    <w:rsid w:val="007A4D4C"/>
    <w:rsid w:val="007A4DD6"/>
    <w:rsid w:val="007A5942"/>
    <w:rsid w:val="007A5CB9"/>
    <w:rsid w:val="007B126B"/>
    <w:rsid w:val="007B20AE"/>
    <w:rsid w:val="007B2916"/>
    <w:rsid w:val="007B6B07"/>
    <w:rsid w:val="007B6D43"/>
    <w:rsid w:val="007B749A"/>
    <w:rsid w:val="007B7C6E"/>
    <w:rsid w:val="007D44D7"/>
    <w:rsid w:val="007D621A"/>
    <w:rsid w:val="007E058A"/>
    <w:rsid w:val="007E2887"/>
    <w:rsid w:val="007E5278"/>
    <w:rsid w:val="007E749C"/>
    <w:rsid w:val="007F1B5C"/>
    <w:rsid w:val="007F33AB"/>
    <w:rsid w:val="007F6D82"/>
    <w:rsid w:val="00801257"/>
    <w:rsid w:val="00803B0A"/>
    <w:rsid w:val="00804DED"/>
    <w:rsid w:val="00805B96"/>
    <w:rsid w:val="00806712"/>
    <w:rsid w:val="008105BE"/>
    <w:rsid w:val="00810850"/>
    <w:rsid w:val="008115A5"/>
    <w:rsid w:val="00811D46"/>
    <w:rsid w:val="0081367E"/>
    <w:rsid w:val="0081415D"/>
    <w:rsid w:val="00820229"/>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6042A"/>
    <w:rsid w:val="00867AA8"/>
    <w:rsid w:val="008706C5"/>
    <w:rsid w:val="00873707"/>
    <w:rsid w:val="00874639"/>
    <w:rsid w:val="00874B20"/>
    <w:rsid w:val="008757C6"/>
    <w:rsid w:val="008763E1"/>
    <w:rsid w:val="0087775C"/>
    <w:rsid w:val="00877EC8"/>
    <w:rsid w:val="008801DA"/>
    <w:rsid w:val="00880F36"/>
    <w:rsid w:val="00881493"/>
    <w:rsid w:val="00881653"/>
    <w:rsid w:val="00885530"/>
    <w:rsid w:val="00885E1C"/>
    <w:rsid w:val="008910D1"/>
    <w:rsid w:val="0089296C"/>
    <w:rsid w:val="00896ABD"/>
    <w:rsid w:val="00897AB6"/>
    <w:rsid w:val="008A3380"/>
    <w:rsid w:val="008A37FD"/>
    <w:rsid w:val="008A6609"/>
    <w:rsid w:val="008A7A9C"/>
    <w:rsid w:val="008B40A3"/>
    <w:rsid w:val="008B5218"/>
    <w:rsid w:val="008B5A7C"/>
    <w:rsid w:val="008B7102"/>
    <w:rsid w:val="008C3B7D"/>
    <w:rsid w:val="008C61BE"/>
    <w:rsid w:val="008D0F90"/>
    <w:rsid w:val="008D3715"/>
    <w:rsid w:val="008D5465"/>
    <w:rsid w:val="008D5E61"/>
    <w:rsid w:val="008D7EB7"/>
    <w:rsid w:val="008D7EC5"/>
    <w:rsid w:val="008E0695"/>
    <w:rsid w:val="008E3684"/>
    <w:rsid w:val="008E57F5"/>
    <w:rsid w:val="008E7606"/>
    <w:rsid w:val="008E7F81"/>
    <w:rsid w:val="008F1DAA"/>
    <w:rsid w:val="008F3CE2"/>
    <w:rsid w:val="008F3EBD"/>
    <w:rsid w:val="008F60B2"/>
    <w:rsid w:val="008F7C41"/>
    <w:rsid w:val="00901CC2"/>
    <w:rsid w:val="009031E2"/>
    <w:rsid w:val="00905264"/>
    <w:rsid w:val="0091276C"/>
    <w:rsid w:val="009165AC"/>
    <w:rsid w:val="00916FFC"/>
    <w:rsid w:val="0092053F"/>
    <w:rsid w:val="00921815"/>
    <w:rsid w:val="0092340A"/>
    <w:rsid w:val="009237FD"/>
    <w:rsid w:val="009313D9"/>
    <w:rsid w:val="0093146F"/>
    <w:rsid w:val="009319F1"/>
    <w:rsid w:val="00935B7F"/>
    <w:rsid w:val="00941293"/>
    <w:rsid w:val="009461DB"/>
    <w:rsid w:val="00946372"/>
    <w:rsid w:val="0095057A"/>
    <w:rsid w:val="00950C17"/>
    <w:rsid w:val="00951FAF"/>
    <w:rsid w:val="00954740"/>
    <w:rsid w:val="0095487E"/>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8773F"/>
    <w:rsid w:val="009904AB"/>
    <w:rsid w:val="00991DBC"/>
    <w:rsid w:val="009930F4"/>
    <w:rsid w:val="00995688"/>
    <w:rsid w:val="009958A6"/>
    <w:rsid w:val="00996456"/>
    <w:rsid w:val="009A04F5"/>
    <w:rsid w:val="009A15EF"/>
    <w:rsid w:val="009A38A5"/>
    <w:rsid w:val="009A5B73"/>
    <w:rsid w:val="009A5D9B"/>
    <w:rsid w:val="009B118B"/>
    <w:rsid w:val="009B1737"/>
    <w:rsid w:val="009B3D4B"/>
    <w:rsid w:val="009B5B99"/>
    <w:rsid w:val="009B6EFC"/>
    <w:rsid w:val="009C1FD0"/>
    <w:rsid w:val="009C2DF8"/>
    <w:rsid w:val="009C31BF"/>
    <w:rsid w:val="009C68B7"/>
    <w:rsid w:val="009C7637"/>
    <w:rsid w:val="009D0834"/>
    <w:rsid w:val="009D0A1E"/>
    <w:rsid w:val="009D0F8A"/>
    <w:rsid w:val="009D21C1"/>
    <w:rsid w:val="009D2AE3"/>
    <w:rsid w:val="009D52BC"/>
    <w:rsid w:val="009D568F"/>
    <w:rsid w:val="009D6BC2"/>
    <w:rsid w:val="009D7D0A"/>
    <w:rsid w:val="009E09D9"/>
    <w:rsid w:val="009E195F"/>
    <w:rsid w:val="009E3B65"/>
    <w:rsid w:val="009E618B"/>
    <w:rsid w:val="009F01B1"/>
    <w:rsid w:val="009F0DBB"/>
    <w:rsid w:val="009F3887"/>
    <w:rsid w:val="009F4EDF"/>
    <w:rsid w:val="009F659A"/>
    <w:rsid w:val="009F732B"/>
    <w:rsid w:val="00A01FE0"/>
    <w:rsid w:val="00A02764"/>
    <w:rsid w:val="00A0301B"/>
    <w:rsid w:val="00A06945"/>
    <w:rsid w:val="00A10656"/>
    <w:rsid w:val="00A10708"/>
    <w:rsid w:val="00A113C0"/>
    <w:rsid w:val="00A12FA6"/>
    <w:rsid w:val="00A1339B"/>
    <w:rsid w:val="00A14ABA"/>
    <w:rsid w:val="00A239FC"/>
    <w:rsid w:val="00A24CB6"/>
    <w:rsid w:val="00A26CD2"/>
    <w:rsid w:val="00A27667"/>
    <w:rsid w:val="00A3217C"/>
    <w:rsid w:val="00A32979"/>
    <w:rsid w:val="00A34A67"/>
    <w:rsid w:val="00A37462"/>
    <w:rsid w:val="00A459E1"/>
    <w:rsid w:val="00A46AC4"/>
    <w:rsid w:val="00A51306"/>
    <w:rsid w:val="00A51E1B"/>
    <w:rsid w:val="00A52296"/>
    <w:rsid w:val="00A55661"/>
    <w:rsid w:val="00A61B70"/>
    <w:rsid w:val="00A61FA8"/>
    <w:rsid w:val="00A637F4"/>
    <w:rsid w:val="00A64DF2"/>
    <w:rsid w:val="00A65485"/>
    <w:rsid w:val="00A65F69"/>
    <w:rsid w:val="00A66E05"/>
    <w:rsid w:val="00A70753"/>
    <w:rsid w:val="00A712D2"/>
    <w:rsid w:val="00A81909"/>
    <w:rsid w:val="00A82593"/>
    <w:rsid w:val="00A82C8A"/>
    <w:rsid w:val="00A8346B"/>
    <w:rsid w:val="00A852FF"/>
    <w:rsid w:val="00A854E3"/>
    <w:rsid w:val="00A87337"/>
    <w:rsid w:val="00A903A4"/>
    <w:rsid w:val="00A90C97"/>
    <w:rsid w:val="00A92DDC"/>
    <w:rsid w:val="00A93D2C"/>
    <w:rsid w:val="00A960C8"/>
    <w:rsid w:val="00A96604"/>
    <w:rsid w:val="00AA03DF"/>
    <w:rsid w:val="00AA1B4F"/>
    <w:rsid w:val="00AA21D8"/>
    <w:rsid w:val="00AA271A"/>
    <w:rsid w:val="00AA3270"/>
    <w:rsid w:val="00AA54F3"/>
    <w:rsid w:val="00AA6B43"/>
    <w:rsid w:val="00AA720D"/>
    <w:rsid w:val="00AB367A"/>
    <w:rsid w:val="00AB7F03"/>
    <w:rsid w:val="00AC01D1"/>
    <w:rsid w:val="00AC0AB2"/>
    <w:rsid w:val="00AC0E9F"/>
    <w:rsid w:val="00AC52A5"/>
    <w:rsid w:val="00AC58B5"/>
    <w:rsid w:val="00AC64A6"/>
    <w:rsid w:val="00AC6896"/>
    <w:rsid w:val="00AC6EFD"/>
    <w:rsid w:val="00AC7151"/>
    <w:rsid w:val="00AD2373"/>
    <w:rsid w:val="00AD460A"/>
    <w:rsid w:val="00AD4BDD"/>
    <w:rsid w:val="00AD6A05"/>
    <w:rsid w:val="00AD6A17"/>
    <w:rsid w:val="00AE118B"/>
    <w:rsid w:val="00AE272B"/>
    <w:rsid w:val="00AE3E3A"/>
    <w:rsid w:val="00AE77B4"/>
    <w:rsid w:val="00AE7C1A"/>
    <w:rsid w:val="00AE7DF8"/>
    <w:rsid w:val="00AF0D9C"/>
    <w:rsid w:val="00AF13AB"/>
    <w:rsid w:val="00AF1D36"/>
    <w:rsid w:val="00AF280B"/>
    <w:rsid w:val="00AF5F75"/>
    <w:rsid w:val="00AF6001"/>
    <w:rsid w:val="00AF7642"/>
    <w:rsid w:val="00B01A16"/>
    <w:rsid w:val="00B02AC8"/>
    <w:rsid w:val="00B077BF"/>
    <w:rsid w:val="00B07F45"/>
    <w:rsid w:val="00B1021A"/>
    <w:rsid w:val="00B1481A"/>
    <w:rsid w:val="00B15A1F"/>
    <w:rsid w:val="00B15FE9"/>
    <w:rsid w:val="00B2148A"/>
    <w:rsid w:val="00B220C2"/>
    <w:rsid w:val="00B25B32"/>
    <w:rsid w:val="00B31F1D"/>
    <w:rsid w:val="00B32616"/>
    <w:rsid w:val="00B363AA"/>
    <w:rsid w:val="00B36C42"/>
    <w:rsid w:val="00B42EA7"/>
    <w:rsid w:val="00B464C4"/>
    <w:rsid w:val="00B51845"/>
    <w:rsid w:val="00B51923"/>
    <w:rsid w:val="00B52947"/>
    <w:rsid w:val="00B5337C"/>
    <w:rsid w:val="00B53FDE"/>
    <w:rsid w:val="00B56397"/>
    <w:rsid w:val="00B571DA"/>
    <w:rsid w:val="00B6027B"/>
    <w:rsid w:val="00B636C8"/>
    <w:rsid w:val="00B649E7"/>
    <w:rsid w:val="00B65EDB"/>
    <w:rsid w:val="00B67AFF"/>
    <w:rsid w:val="00B70B59"/>
    <w:rsid w:val="00B73657"/>
    <w:rsid w:val="00B739B3"/>
    <w:rsid w:val="00B7430B"/>
    <w:rsid w:val="00B81B15"/>
    <w:rsid w:val="00B915AE"/>
    <w:rsid w:val="00BA1735"/>
    <w:rsid w:val="00BA1877"/>
    <w:rsid w:val="00BA19FA"/>
    <w:rsid w:val="00BA4288"/>
    <w:rsid w:val="00BB0902"/>
    <w:rsid w:val="00BB1F9C"/>
    <w:rsid w:val="00BB48E5"/>
    <w:rsid w:val="00BB5607"/>
    <w:rsid w:val="00BB5ACA"/>
    <w:rsid w:val="00BB627F"/>
    <w:rsid w:val="00BB6633"/>
    <w:rsid w:val="00BC0C17"/>
    <w:rsid w:val="00BC2EC5"/>
    <w:rsid w:val="00BC3823"/>
    <w:rsid w:val="00BC5841"/>
    <w:rsid w:val="00BD2EF0"/>
    <w:rsid w:val="00BD60B4"/>
    <w:rsid w:val="00BD6FB0"/>
    <w:rsid w:val="00BD796B"/>
    <w:rsid w:val="00BE0BC2"/>
    <w:rsid w:val="00BE40C0"/>
    <w:rsid w:val="00BE5F4A"/>
    <w:rsid w:val="00BE7AEF"/>
    <w:rsid w:val="00BF09B0"/>
    <w:rsid w:val="00BF1544"/>
    <w:rsid w:val="00BF1B53"/>
    <w:rsid w:val="00BF246D"/>
    <w:rsid w:val="00BF2682"/>
    <w:rsid w:val="00BF6AF2"/>
    <w:rsid w:val="00C03CC4"/>
    <w:rsid w:val="00C06F06"/>
    <w:rsid w:val="00C07363"/>
    <w:rsid w:val="00C20FAD"/>
    <w:rsid w:val="00C23089"/>
    <w:rsid w:val="00C2375F"/>
    <w:rsid w:val="00C23CBC"/>
    <w:rsid w:val="00C247CB"/>
    <w:rsid w:val="00C25B24"/>
    <w:rsid w:val="00C27A81"/>
    <w:rsid w:val="00C31CC0"/>
    <w:rsid w:val="00C31CED"/>
    <w:rsid w:val="00C31FD3"/>
    <w:rsid w:val="00C32E66"/>
    <w:rsid w:val="00C3355F"/>
    <w:rsid w:val="00C33A04"/>
    <w:rsid w:val="00C3569A"/>
    <w:rsid w:val="00C43F48"/>
    <w:rsid w:val="00C448FF"/>
    <w:rsid w:val="00C45E57"/>
    <w:rsid w:val="00C51A2A"/>
    <w:rsid w:val="00C52C23"/>
    <w:rsid w:val="00C52F29"/>
    <w:rsid w:val="00C56CE6"/>
    <w:rsid w:val="00C5745F"/>
    <w:rsid w:val="00C60005"/>
    <w:rsid w:val="00C6005F"/>
    <w:rsid w:val="00C61A98"/>
    <w:rsid w:val="00C63201"/>
    <w:rsid w:val="00C64E62"/>
    <w:rsid w:val="00C651D5"/>
    <w:rsid w:val="00C65CCC"/>
    <w:rsid w:val="00C669DC"/>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5156"/>
    <w:rsid w:val="00CA64CD"/>
    <w:rsid w:val="00CA67F4"/>
    <w:rsid w:val="00CB37F8"/>
    <w:rsid w:val="00CB3CD1"/>
    <w:rsid w:val="00CB7DC3"/>
    <w:rsid w:val="00CC5BE1"/>
    <w:rsid w:val="00CC75A2"/>
    <w:rsid w:val="00CC7A18"/>
    <w:rsid w:val="00CD0E2F"/>
    <w:rsid w:val="00CD1D49"/>
    <w:rsid w:val="00CD2F20"/>
    <w:rsid w:val="00CD6B20"/>
    <w:rsid w:val="00CE09B3"/>
    <w:rsid w:val="00CE1339"/>
    <w:rsid w:val="00CE3367"/>
    <w:rsid w:val="00CE61CC"/>
    <w:rsid w:val="00CE6E42"/>
    <w:rsid w:val="00CE6F65"/>
    <w:rsid w:val="00CF1B31"/>
    <w:rsid w:val="00CF20B7"/>
    <w:rsid w:val="00CF33F8"/>
    <w:rsid w:val="00CF6692"/>
    <w:rsid w:val="00CF7441"/>
    <w:rsid w:val="00D00D16"/>
    <w:rsid w:val="00D03C6C"/>
    <w:rsid w:val="00D04760"/>
    <w:rsid w:val="00D04A95"/>
    <w:rsid w:val="00D06288"/>
    <w:rsid w:val="00D068C7"/>
    <w:rsid w:val="00D07DCF"/>
    <w:rsid w:val="00D128A4"/>
    <w:rsid w:val="00D147C8"/>
    <w:rsid w:val="00D15131"/>
    <w:rsid w:val="00D15444"/>
    <w:rsid w:val="00D16FA2"/>
    <w:rsid w:val="00D20954"/>
    <w:rsid w:val="00D20971"/>
    <w:rsid w:val="00D21C39"/>
    <w:rsid w:val="00D21FC6"/>
    <w:rsid w:val="00D2243A"/>
    <w:rsid w:val="00D33393"/>
    <w:rsid w:val="00D33D36"/>
    <w:rsid w:val="00D34D94"/>
    <w:rsid w:val="00D409E2"/>
    <w:rsid w:val="00D4151F"/>
    <w:rsid w:val="00D421E5"/>
    <w:rsid w:val="00D427D7"/>
    <w:rsid w:val="00D44E62"/>
    <w:rsid w:val="00D4534E"/>
    <w:rsid w:val="00D51570"/>
    <w:rsid w:val="00D54161"/>
    <w:rsid w:val="00D556AD"/>
    <w:rsid w:val="00D60381"/>
    <w:rsid w:val="00D616DE"/>
    <w:rsid w:val="00D62201"/>
    <w:rsid w:val="00D651D1"/>
    <w:rsid w:val="00D67831"/>
    <w:rsid w:val="00D717BB"/>
    <w:rsid w:val="00D7226B"/>
    <w:rsid w:val="00D72707"/>
    <w:rsid w:val="00D73234"/>
    <w:rsid w:val="00D74401"/>
    <w:rsid w:val="00D75A9C"/>
    <w:rsid w:val="00D829C8"/>
    <w:rsid w:val="00D87BEB"/>
    <w:rsid w:val="00D90871"/>
    <w:rsid w:val="00D9155F"/>
    <w:rsid w:val="00D918E0"/>
    <w:rsid w:val="00D92137"/>
    <w:rsid w:val="00D9403F"/>
    <w:rsid w:val="00D942E7"/>
    <w:rsid w:val="00D959B4"/>
    <w:rsid w:val="00DA34ED"/>
    <w:rsid w:val="00DA44DE"/>
    <w:rsid w:val="00DB620A"/>
    <w:rsid w:val="00DC0D9E"/>
    <w:rsid w:val="00DC3832"/>
    <w:rsid w:val="00DC7A51"/>
    <w:rsid w:val="00DD3B1E"/>
    <w:rsid w:val="00DD4F7F"/>
    <w:rsid w:val="00DE482E"/>
    <w:rsid w:val="00DE5AA6"/>
    <w:rsid w:val="00DE5B5F"/>
    <w:rsid w:val="00DF06BE"/>
    <w:rsid w:val="00DF614E"/>
    <w:rsid w:val="00E00696"/>
    <w:rsid w:val="00E03651"/>
    <w:rsid w:val="00E03808"/>
    <w:rsid w:val="00E060C2"/>
    <w:rsid w:val="00E06324"/>
    <w:rsid w:val="00E07B81"/>
    <w:rsid w:val="00E10AFD"/>
    <w:rsid w:val="00E10BA4"/>
    <w:rsid w:val="00E12B11"/>
    <w:rsid w:val="00E12FB0"/>
    <w:rsid w:val="00E147AD"/>
    <w:rsid w:val="00E14814"/>
    <w:rsid w:val="00E1591B"/>
    <w:rsid w:val="00E16991"/>
    <w:rsid w:val="00E16A50"/>
    <w:rsid w:val="00E24583"/>
    <w:rsid w:val="00E249D5"/>
    <w:rsid w:val="00E25017"/>
    <w:rsid w:val="00E26F73"/>
    <w:rsid w:val="00E30A34"/>
    <w:rsid w:val="00E33C68"/>
    <w:rsid w:val="00E34EEB"/>
    <w:rsid w:val="00E365A1"/>
    <w:rsid w:val="00E3687C"/>
    <w:rsid w:val="00E41E6A"/>
    <w:rsid w:val="00E44EB9"/>
    <w:rsid w:val="00E45BDC"/>
    <w:rsid w:val="00E46358"/>
    <w:rsid w:val="00E471DC"/>
    <w:rsid w:val="00E47EF2"/>
    <w:rsid w:val="00E50EB4"/>
    <w:rsid w:val="00E532FC"/>
    <w:rsid w:val="00E559B4"/>
    <w:rsid w:val="00E55BB0"/>
    <w:rsid w:val="00E57E99"/>
    <w:rsid w:val="00E609E5"/>
    <w:rsid w:val="00E60F27"/>
    <w:rsid w:val="00E636BC"/>
    <w:rsid w:val="00E64D93"/>
    <w:rsid w:val="00E65EDB"/>
    <w:rsid w:val="00E66927"/>
    <w:rsid w:val="00E677B8"/>
    <w:rsid w:val="00E67FA1"/>
    <w:rsid w:val="00E7387D"/>
    <w:rsid w:val="00E73D53"/>
    <w:rsid w:val="00E75111"/>
    <w:rsid w:val="00E75F3E"/>
    <w:rsid w:val="00E77296"/>
    <w:rsid w:val="00E859C6"/>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D7E55"/>
    <w:rsid w:val="00EE060B"/>
    <w:rsid w:val="00EE15A1"/>
    <w:rsid w:val="00EE2A7C"/>
    <w:rsid w:val="00EE2C42"/>
    <w:rsid w:val="00EE341B"/>
    <w:rsid w:val="00EE4453"/>
    <w:rsid w:val="00EE5FCE"/>
    <w:rsid w:val="00EE6BBD"/>
    <w:rsid w:val="00EE6E1E"/>
    <w:rsid w:val="00EE705F"/>
    <w:rsid w:val="00EF1462"/>
    <w:rsid w:val="00EF22E1"/>
    <w:rsid w:val="00EF54FD"/>
    <w:rsid w:val="00EF64A8"/>
    <w:rsid w:val="00F0683B"/>
    <w:rsid w:val="00F07F0D"/>
    <w:rsid w:val="00F13112"/>
    <w:rsid w:val="00F16FE6"/>
    <w:rsid w:val="00F22B19"/>
    <w:rsid w:val="00F238BD"/>
    <w:rsid w:val="00F24992"/>
    <w:rsid w:val="00F32F2F"/>
    <w:rsid w:val="00F33F3F"/>
    <w:rsid w:val="00F35BDD"/>
    <w:rsid w:val="00F35EF0"/>
    <w:rsid w:val="00F366A0"/>
    <w:rsid w:val="00F3781F"/>
    <w:rsid w:val="00F403FD"/>
    <w:rsid w:val="00F41E72"/>
    <w:rsid w:val="00F45BDF"/>
    <w:rsid w:val="00F50300"/>
    <w:rsid w:val="00F5414B"/>
    <w:rsid w:val="00F56E39"/>
    <w:rsid w:val="00F623E9"/>
    <w:rsid w:val="00F63951"/>
    <w:rsid w:val="00F63C86"/>
    <w:rsid w:val="00F64D15"/>
    <w:rsid w:val="00F766BE"/>
    <w:rsid w:val="00F77EB9"/>
    <w:rsid w:val="00F80635"/>
    <w:rsid w:val="00F8115F"/>
    <w:rsid w:val="00F815D1"/>
    <w:rsid w:val="00F81E7E"/>
    <w:rsid w:val="00F81F0F"/>
    <w:rsid w:val="00F825F4"/>
    <w:rsid w:val="00F850B9"/>
    <w:rsid w:val="00F902DF"/>
    <w:rsid w:val="00F908CB"/>
    <w:rsid w:val="00F9202D"/>
    <w:rsid w:val="00F92AA1"/>
    <w:rsid w:val="00F932DE"/>
    <w:rsid w:val="00F963DD"/>
    <w:rsid w:val="00F9641A"/>
    <w:rsid w:val="00F97004"/>
    <w:rsid w:val="00F9708F"/>
    <w:rsid w:val="00FA2045"/>
    <w:rsid w:val="00FA7A66"/>
    <w:rsid w:val="00FB1AA9"/>
    <w:rsid w:val="00FB4B5A"/>
    <w:rsid w:val="00FB5963"/>
    <w:rsid w:val="00FB5DAA"/>
    <w:rsid w:val="00FB6C7C"/>
    <w:rsid w:val="00FC0159"/>
    <w:rsid w:val="00FC04B9"/>
    <w:rsid w:val="00FC161A"/>
    <w:rsid w:val="00FC19BC"/>
    <w:rsid w:val="00FC23D5"/>
    <w:rsid w:val="00FC4337"/>
    <w:rsid w:val="00FC4C1A"/>
    <w:rsid w:val="00FC628F"/>
    <w:rsid w:val="00FC6468"/>
    <w:rsid w:val="00FC6D49"/>
    <w:rsid w:val="00FD1E97"/>
    <w:rsid w:val="00FD4922"/>
    <w:rsid w:val="00FD6461"/>
    <w:rsid w:val="00FE0281"/>
    <w:rsid w:val="00FE5DC6"/>
    <w:rsid w:val="00FE7083"/>
    <w:rsid w:val="00FF019F"/>
    <w:rsid w:val="00FF1B2A"/>
    <w:rsid w:val="00FF1B9B"/>
    <w:rsid w:val="00FF2160"/>
    <w:rsid w:val="00FF2EDC"/>
    <w:rsid w:val="00FF30DE"/>
    <w:rsid w:val="00FF644B"/>
    <w:rsid w:val="00FF7D40"/>
    <w:rsid w:val="26E9E68C"/>
    <w:rsid w:val="2C57B194"/>
    <w:rsid w:val="403F0CFA"/>
    <w:rsid w:val="5D0E5363"/>
    <w:rsid w:val="6514F783"/>
    <w:rsid w:val="6714A046"/>
    <w:rsid w:val="6C7473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D6150F"/>
  <w15:docId w15:val="{BDCA6B76-E521-465D-83FE-EBB4B29E2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ichtaufgelsteErwhnung1">
    <w:name w:val="Nicht aufgelöste Erwähnung1"/>
    <w:basedOn w:val="DefaultParagraphFont"/>
    <w:uiPriority w:val="99"/>
    <w:semiHidden/>
    <w:unhideWhenUsed/>
    <w:rsid w:val="00696398"/>
    <w:rPr>
      <w:color w:val="605E5C"/>
      <w:shd w:val="clear" w:color="auto" w:fill="E1DFDD"/>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0D2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4715705">
      <w:bodyDiv w:val="1"/>
      <w:marLeft w:val="0"/>
      <w:marRight w:val="0"/>
      <w:marTop w:val="0"/>
      <w:marBottom w:val="0"/>
      <w:divBdr>
        <w:top w:val="none" w:sz="0" w:space="0" w:color="auto"/>
        <w:left w:val="none" w:sz="0" w:space="0" w:color="auto"/>
        <w:bottom w:val="none" w:sz="0" w:space="0" w:color="auto"/>
        <w:right w:val="none" w:sz="0" w:space="0" w:color="auto"/>
      </w:divBdr>
    </w:div>
    <w:div w:id="5529346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174662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cornelissen@ukaachen.de" TargetMode="External"/><Relationship Id="rId13" Type="http://schemas.openxmlformats.org/officeDocument/2006/relationships/hyperlink" Target="mailto:Sakine.Simsekyilmaz@med.uni-duesseldorf.de"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mdouh.afify@ukaachen.d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schaaps@ukaachen.de"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eliehn@ukaachen.de"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rflorescu@ukaachen.de" TargetMode="External"/><Relationship Id="rId14" Type="http://schemas.openxmlformats.org/officeDocument/2006/relationships/hyperlink" Target="http://creativecommons.org/licenses/by/4.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E2AC79-0050-489F-909F-C9E589ABD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545</Words>
  <Characters>60113</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cp:lastModifiedBy>
  <cp:revision>3</cp:revision>
  <cp:lastPrinted>2013-05-29T14:32:00Z</cp:lastPrinted>
  <dcterms:created xsi:type="dcterms:W3CDTF">2020-04-27T09:15:00Z</dcterms:created>
  <dcterms:modified xsi:type="dcterms:W3CDTF">2020-04-2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